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9C8DFF" w14:textId="76A51619" w:rsidR="00FB5567" w:rsidRDefault="00F25C52" w:rsidP="00FB5567">
      <w:pPr>
        <w:pStyle w:val="Ttulo2"/>
      </w:pPr>
      <w:proofErr w:type="spellStart"/>
      <w:r>
        <w:t>Introduction</w:t>
      </w:r>
      <w:proofErr w:type="spellEnd"/>
    </w:p>
    <w:p w14:paraId="5188F6CB" w14:textId="56B22F8C" w:rsidR="007235CE" w:rsidRDefault="001C3A27" w:rsidP="00AE3EDC">
      <w:r>
        <w:t>A</w:t>
      </w:r>
      <w:r w:rsidR="00190026">
        <w:t xml:space="preserve"> fundamental </w:t>
      </w:r>
      <w:proofErr w:type="spellStart"/>
      <w:r w:rsidR="00190026">
        <w:t>question</w:t>
      </w:r>
      <w:proofErr w:type="spellEnd"/>
      <w:r>
        <w:t xml:space="preserve"> in </w:t>
      </w:r>
      <w:proofErr w:type="spellStart"/>
      <w:r>
        <w:t>biology</w:t>
      </w:r>
      <w:proofErr w:type="spellEnd"/>
      <w:r>
        <w:t xml:space="preserve"> </w:t>
      </w:r>
      <w:proofErr w:type="spellStart"/>
      <w:r w:rsidR="005C7DE7">
        <w:t>i</w:t>
      </w:r>
      <w:r>
        <w:t>s</w:t>
      </w:r>
      <w:proofErr w:type="spellEnd"/>
      <w:r w:rsidR="005C7DE7">
        <w:t xml:space="preserve"> </w:t>
      </w:r>
      <w:proofErr w:type="spellStart"/>
      <w:r>
        <w:t>how</w:t>
      </w:r>
      <w:proofErr w:type="spellEnd"/>
      <w:r>
        <w:t xml:space="preserve"> </w:t>
      </w:r>
      <w:proofErr w:type="spellStart"/>
      <w:r>
        <w:t>complex</w:t>
      </w:r>
      <w:proofErr w:type="spellEnd"/>
      <w:r>
        <w:t xml:space="preserve"> </w:t>
      </w:r>
      <w:proofErr w:type="spellStart"/>
      <w:r>
        <w:t>patterns</w:t>
      </w:r>
      <w:proofErr w:type="spellEnd"/>
      <w:r>
        <w:t xml:space="preserve"> of gene </w:t>
      </w:r>
      <w:proofErr w:type="spellStart"/>
      <w:r>
        <w:t>expression</w:t>
      </w:r>
      <w:proofErr w:type="spellEnd"/>
      <w:r>
        <w:t xml:space="preserve"> </w:t>
      </w:r>
      <w:r w:rsidR="00083D40">
        <w:t xml:space="preserve">are </w:t>
      </w:r>
      <w:proofErr w:type="spellStart"/>
      <w:r w:rsidR="0046717C">
        <w:t>determined</w:t>
      </w:r>
      <w:proofErr w:type="spellEnd"/>
      <w:r w:rsidR="00DA6657">
        <w:t xml:space="preserve"> to </w:t>
      </w:r>
      <w:proofErr w:type="spellStart"/>
      <w:r w:rsidR="005C503C">
        <w:t>explain</w:t>
      </w:r>
      <w:proofErr w:type="spellEnd"/>
      <w:r w:rsidR="005C503C">
        <w:t xml:space="preserve"> </w:t>
      </w:r>
      <w:proofErr w:type="spellStart"/>
      <w:r w:rsidR="005B4295">
        <w:t>different</w:t>
      </w:r>
      <w:proofErr w:type="spellEnd"/>
      <w:r w:rsidR="005B4295">
        <w:t xml:space="preserve"> </w:t>
      </w:r>
      <w:proofErr w:type="spellStart"/>
      <w:r w:rsidR="005B4295">
        <w:t>phenotypes</w:t>
      </w:r>
      <w:proofErr w:type="spellEnd"/>
      <w:r w:rsidR="005C503C">
        <w:t xml:space="preserve"> </w:t>
      </w:r>
      <w:r w:rsidR="009720F4">
        <w:fldChar w:fldCharType="begin" w:fldLock="1"/>
      </w:r>
      <w:r w:rsidR="00423DA8">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mp;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rsidR="009720F4">
        <w:fldChar w:fldCharType="separate"/>
      </w:r>
      <w:r w:rsidR="009720F4" w:rsidRPr="009720F4">
        <w:rPr>
          <w:noProof/>
        </w:rPr>
        <w:t>(</w:t>
      </w:r>
      <w:r w:rsidR="009720F4" w:rsidRPr="009720F4">
        <w:rPr>
          <w:noProof/>
        </w:rPr>
        <w:t>Schmitz, Grotewold, &amp; Stam, 2022</w:t>
      </w:r>
      <w:r w:rsidR="009720F4">
        <w:rPr>
          <w:noProof/>
        </w:rPr>
        <w:t xml:space="preserve">; </w:t>
      </w:r>
      <w:r w:rsidR="009720F4" w:rsidRPr="009720F4">
        <w:rPr>
          <w:noProof/>
        </w:rPr>
        <w:t xml:space="preserve">Marand </w:t>
      </w:r>
      <w:r w:rsidR="009720F4">
        <w:rPr>
          <w:noProof/>
        </w:rPr>
        <w:t>et al., 2023</w:t>
      </w:r>
      <w:r w:rsidR="009720F4" w:rsidRPr="009720F4">
        <w:rPr>
          <w:noProof/>
        </w:rPr>
        <w:t>)</w:t>
      </w:r>
      <w:r w:rsidR="009720F4">
        <w:fldChar w:fldCharType="end"/>
      </w:r>
      <w:r w:rsidR="005C503C">
        <w:t>.</w:t>
      </w:r>
      <w:r w:rsidR="00AB5F63">
        <w:t xml:space="preserve"> </w:t>
      </w:r>
      <w:proofErr w:type="spellStart"/>
      <w:r w:rsidR="0021713B">
        <w:t>Nowadays</w:t>
      </w:r>
      <w:proofErr w:type="spellEnd"/>
      <w:r w:rsidR="0021713B">
        <w:t xml:space="preserve">, </w:t>
      </w:r>
      <w:proofErr w:type="spellStart"/>
      <w:r w:rsidR="0021713B">
        <w:t>is</w:t>
      </w:r>
      <w:proofErr w:type="spellEnd"/>
      <w:r w:rsidR="0021713B">
        <w:t xml:space="preserve"> </w:t>
      </w:r>
      <w:proofErr w:type="spellStart"/>
      <w:r w:rsidR="0021713B">
        <w:t>largely</w:t>
      </w:r>
      <w:proofErr w:type="spellEnd"/>
      <w:r w:rsidR="0021713B">
        <w:t xml:space="preserve"> </w:t>
      </w:r>
      <w:proofErr w:type="spellStart"/>
      <w:r w:rsidR="0021713B">
        <w:t>know</w:t>
      </w:r>
      <w:r w:rsidR="002030BF">
        <w:t>n</w:t>
      </w:r>
      <w:proofErr w:type="spellEnd"/>
      <w:r w:rsidR="0021713B">
        <w:t xml:space="preserve"> </w:t>
      </w:r>
      <w:proofErr w:type="spellStart"/>
      <w:r w:rsidR="0021713B">
        <w:t>that</w:t>
      </w:r>
      <w:proofErr w:type="spellEnd"/>
      <w:r w:rsidR="0021713B">
        <w:t xml:space="preserve"> </w:t>
      </w:r>
      <w:proofErr w:type="spellStart"/>
      <w:r w:rsidR="00630554">
        <w:t>genome</w:t>
      </w:r>
      <w:proofErr w:type="spellEnd"/>
      <w:r w:rsidR="00630554">
        <w:t xml:space="preserve"> </w:t>
      </w:r>
      <w:proofErr w:type="spellStart"/>
      <w:r w:rsidR="00630554">
        <w:t>function</w:t>
      </w:r>
      <w:proofErr w:type="spellEnd"/>
      <w:r w:rsidR="00630554">
        <w:t xml:space="preserve"> </w:t>
      </w:r>
      <w:proofErr w:type="spellStart"/>
      <w:r w:rsidR="00630554">
        <w:t>is</w:t>
      </w:r>
      <w:proofErr w:type="spellEnd"/>
      <w:r w:rsidR="00630554">
        <w:t xml:space="preserve"> </w:t>
      </w:r>
      <w:proofErr w:type="spellStart"/>
      <w:r w:rsidR="00630554">
        <w:t>dynamically</w:t>
      </w:r>
      <w:proofErr w:type="spellEnd"/>
      <w:r w:rsidR="00630554">
        <w:t xml:space="preserve"> </w:t>
      </w:r>
      <w:proofErr w:type="spellStart"/>
      <w:r w:rsidR="00F07016">
        <w:t>regulated</w:t>
      </w:r>
      <w:proofErr w:type="spellEnd"/>
      <w:r w:rsidR="00F07016">
        <w:t xml:space="preserve"> </w:t>
      </w:r>
      <w:r w:rsidR="00F019F0">
        <w:t xml:space="preserve">in </w:t>
      </w:r>
      <w:proofErr w:type="spellStart"/>
      <w:r w:rsidR="00F019F0">
        <w:t>part</w:t>
      </w:r>
      <w:proofErr w:type="spellEnd"/>
      <w:r w:rsidR="00F019F0">
        <w:t xml:space="preserve"> </w:t>
      </w:r>
      <w:proofErr w:type="spellStart"/>
      <w:r w:rsidR="00F019F0">
        <w:t>by</w:t>
      </w:r>
      <w:proofErr w:type="spellEnd"/>
      <w:r w:rsidR="00F019F0">
        <w:t xml:space="preserve"> </w:t>
      </w:r>
      <w:proofErr w:type="spellStart"/>
      <w:r w:rsidR="00F019F0">
        <w:t>chromatin</w:t>
      </w:r>
      <w:proofErr w:type="spellEnd"/>
      <w:r w:rsidR="008B2B33">
        <w:t xml:space="preserve"> </w:t>
      </w:r>
      <w:proofErr w:type="spellStart"/>
      <w:r w:rsidR="008B2B33">
        <w:t>organization</w:t>
      </w:r>
      <w:proofErr w:type="spellEnd"/>
      <w:r w:rsidR="00F019F0">
        <w:t xml:space="preserve">, </w:t>
      </w:r>
      <w:proofErr w:type="spellStart"/>
      <w:r w:rsidR="001F6A39">
        <w:t>which</w:t>
      </w:r>
      <w:proofErr w:type="spellEnd"/>
      <w:r w:rsidR="001F6A39">
        <w:t xml:space="preserve"> </w:t>
      </w:r>
      <w:proofErr w:type="spellStart"/>
      <w:r w:rsidR="001F6A39">
        <w:t>consists</w:t>
      </w:r>
      <w:proofErr w:type="spellEnd"/>
      <w:r w:rsidR="001F6A39">
        <w:t xml:space="preserve"> of </w:t>
      </w:r>
      <w:proofErr w:type="spellStart"/>
      <w:r w:rsidR="001F6A39">
        <w:t>the</w:t>
      </w:r>
      <w:proofErr w:type="spellEnd"/>
      <w:r w:rsidR="001F6A39">
        <w:t xml:space="preserve"> </w:t>
      </w:r>
      <w:proofErr w:type="spellStart"/>
      <w:r w:rsidR="00A47A0E">
        <w:t>histones</w:t>
      </w:r>
      <w:proofErr w:type="spellEnd"/>
      <w:r w:rsidR="00A47A0E">
        <w:t>, non-</w:t>
      </w:r>
      <w:proofErr w:type="spellStart"/>
      <w:r w:rsidR="00A47A0E">
        <w:t>histone</w:t>
      </w:r>
      <w:proofErr w:type="spellEnd"/>
      <w:r w:rsidR="00A47A0E">
        <w:t xml:space="preserve"> </w:t>
      </w:r>
      <w:proofErr w:type="spellStart"/>
      <w:r w:rsidR="00A47A0E">
        <w:t>proteins</w:t>
      </w:r>
      <w:proofErr w:type="spellEnd"/>
      <w:r w:rsidR="00A47A0E">
        <w:t xml:space="preserve"> and RNA </w:t>
      </w:r>
      <w:proofErr w:type="spellStart"/>
      <w:r w:rsidR="00A47A0E">
        <w:t>molecules</w:t>
      </w:r>
      <w:proofErr w:type="spellEnd"/>
      <w:r w:rsidR="00A47A0E">
        <w:t xml:space="preserve"> </w:t>
      </w:r>
      <w:proofErr w:type="spellStart"/>
      <w:r w:rsidR="00A47A0E">
        <w:t>that</w:t>
      </w:r>
      <w:proofErr w:type="spellEnd"/>
      <w:r w:rsidR="00A47A0E">
        <w:t xml:space="preserve"> </w:t>
      </w:r>
      <w:proofErr w:type="spellStart"/>
      <w:r w:rsidR="00A47A0E">
        <w:t>package</w:t>
      </w:r>
      <w:proofErr w:type="spellEnd"/>
      <w:r w:rsidR="00A47A0E">
        <w:t xml:space="preserve"> DNA</w:t>
      </w:r>
      <w:r w:rsidR="00B33123">
        <w:t xml:space="preserve"> </w:t>
      </w:r>
      <w:r w:rsidR="002C4B8B">
        <w:fldChar w:fldCharType="begin" w:fldLock="1"/>
      </w:r>
      <w:r w:rsidR="00C930DA">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002C4B8B">
        <w:fldChar w:fldCharType="separate"/>
      </w:r>
      <w:r w:rsidR="002C4B8B" w:rsidRPr="002C4B8B">
        <w:rPr>
          <w:noProof/>
        </w:rPr>
        <w:t>(Ho et al., 2014)</w:t>
      </w:r>
      <w:r w:rsidR="002C4B8B">
        <w:fldChar w:fldCharType="end"/>
      </w:r>
      <w:r w:rsidR="00A47A0E">
        <w:t xml:space="preserve">. </w:t>
      </w:r>
      <w:r w:rsidR="00CD5D94">
        <w:t>I</w:t>
      </w:r>
      <w:r w:rsidR="00335B8E">
        <w:t xml:space="preserve">n </w:t>
      </w:r>
      <w:proofErr w:type="spellStart"/>
      <w:r w:rsidR="00335B8E">
        <w:t>this</w:t>
      </w:r>
      <w:proofErr w:type="spellEnd"/>
      <w:r w:rsidR="00335B8E">
        <w:t xml:space="preserve"> </w:t>
      </w:r>
      <w:proofErr w:type="spellStart"/>
      <w:r w:rsidR="00335B8E">
        <w:t>sense</w:t>
      </w:r>
      <w:proofErr w:type="spellEnd"/>
      <w:r w:rsidR="00CD5D94">
        <w:t xml:space="preserve">, </w:t>
      </w:r>
      <w:proofErr w:type="spellStart"/>
      <w:r w:rsidR="00BB6763">
        <w:t>the</w:t>
      </w:r>
      <w:proofErr w:type="spellEnd"/>
      <w:r w:rsidR="00BB6763">
        <w:t xml:space="preserve"> </w:t>
      </w:r>
      <w:proofErr w:type="spellStart"/>
      <w:r w:rsidR="00BB6763">
        <w:t>generation</w:t>
      </w:r>
      <w:proofErr w:type="spellEnd"/>
      <w:r w:rsidR="00BB6763">
        <w:t xml:space="preserve"> of </w:t>
      </w:r>
      <w:proofErr w:type="spellStart"/>
      <w:r w:rsidR="00BB6763">
        <w:t>comprehensive</w:t>
      </w:r>
      <w:proofErr w:type="spellEnd"/>
      <w:r w:rsidR="00BB6763">
        <w:t xml:space="preserve"> </w:t>
      </w:r>
      <w:proofErr w:type="spellStart"/>
      <w:r w:rsidR="00BB6763">
        <w:t>chromatin</w:t>
      </w:r>
      <w:proofErr w:type="spellEnd"/>
      <w:r w:rsidR="00BB6763">
        <w:t xml:space="preserve"> </w:t>
      </w:r>
      <w:proofErr w:type="spellStart"/>
      <w:r w:rsidR="00BB6763">
        <w:t>state</w:t>
      </w:r>
      <w:proofErr w:type="spellEnd"/>
      <w:r w:rsidR="00BB6763">
        <w:t xml:space="preserve"> </w:t>
      </w:r>
      <w:proofErr w:type="spellStart"/>
      <w:r w:rsidR="00BB6763">
        <w:t>maps</w:t>
      </w:r>
      <w:proofErr w:type="spellEnd"/>
      <w:r w:rsidR="00BB6763">
        <w:t xml:space="preserve">, </w:t>
      </w:r>
      <w:proofErr w:type="spellStart"/>
      <w:r w:rsidR="00BB6763">
        <w:t>defined</w:t>
      </w:r>
      <w:proofErr w:type="spellEnd"/>
      <w:r w:rsidR="00BB6763">
        <w:t xml:space="preserve"> as </w:t>
      </w:r>
      <w:proofErr w:type="spellStart"/>
      <w:r w:rsidR="001F4171">
        <w:t>the</w:t>
      </w:r>
      <w:proofErr w:type="spellEnd"/>
      <w:r w:rsidR="001F4171">
        <w:t xml:space="preserve"> </w:t>
      </w:r>
      <w:proofErr w:type="spellStart"/>
      <w:r w:rsidR="001F4171">
        <w:t>homogeneous</w:t>
      </w:r>
      <w:proofErr w:type="spellEnd"/>
      <w:r w:rsidR="001F4171">
        <w:t xml:space="preserve"> </w:t>
      </w:r>
      <w:proofErr w:type="spellStart"/>
      <w:r w:rsidR="001F4171">
        <w:t>co-existance</w:t>
      </w:r>
      <w:proofErr w:type="spellEnd"/>
      <w:r w:rsidR="001F4171">
        <w:t xml:space="preserve"> of </w:t>
      </w:r>
      <w:proofErr w:type="spellStart"/>
      <w:r w:rsidR="001F4171">
        <w:t>multiple</w:t>
      </w:r>
      <w:proofErr w:type="spellEnd"/>
      <w:r w:rsidR="001F4171">
        <w:t xml:space="preserve"> </w:t>
      </w:r>
      <w:proofErr w:type="spellStart"/>
      <w:r w:rsidR="001F4171">
        <w:t>epigenetic</w:t>
      </w:r>
      <w:proofErr w:type="spellEnd"/>
      <w:r w:rsidR="001F4171">
        <w:t xml:space="preserve"> </w:t>
      </w:r>
      <w:proofErr w:type="spellStart"/>
      <w:r w:rsidR="001F4171">
        <w:t>marks</w:t>
      </w:r>
      <w:proofErr w:type="spellEnd"/>
      <w:r w:rsidR="001F4171">
        <w:t xml:space="preserve"> at </w:t>
      </w:r>
      <w:proofErr w:type="spellStart"/>
      <w:r w:rsidR="001F4171">
        <w:t>the</w:t>
      </w:r>
      <w:proofErr w:type="spellEnd"/>
      <w:r w:rsidR="001F4171">
        <w:t xml:space="preserve"> </w:t>
      </w:r>
      <w:proofErr w:type="spellStart"/>
      <w:r w:rsidR="001F4171">
        <w:t>whole</w:t>
      </w:r>
      <w:proofErr w:type="spellEnd"/>
      <w:r w:rsidR="001F4171">
        <w:t xml:space="preserve"> </w:t>
      </w:r>
      <w:proofErr w:type="spellStart"/>
      <w:r w:rsidR="001F4171">
        <w:t>genome</w:t>
      </w:r>
      <w:proofErr w:type="spellEnd"/>
      <w:r w:rsidR="001F4171">
        <w:t xml:space="preserve"> </w:t>
      </w:r>
      <w:proofErr w:type="spellStart"/>
      <w:r w:rsidR="001F4171">
        <w:t>level</w:t>
      </w:r>
      <w:proofErr w:type="spellEnd"/>
      <w:r w:rsidR="001F4171">
        <w:t xml:space="preserve">, </w:t>
      </w:r>
      <w:proofErr w:type="spellStart"/>
      <w:r w:rsidR="00371697">
        <w:t>provide</w:t>
      </w:r>
      <w:proofErr w:type="spellEnd"/>
      <w:r w:rsidR="00371697">
        <w:t xml:space="preserve"> </w:t>
      </w:r>
      <w:proofErr w:type="spellStart"/>
      <w:r w:rsidR="00371697">
        <w:t>valuable</w:t>
      </w:r>
      <w:proofErr w:type="spellEnd"/>
      <w:r w:rsidR="00371697">
        <w:t xml:space="preserve"> </w:t>
      </w:r>
      <w:proofErr w:type="spellStart"/>
      <w:r w:rsidR="00371697">
        <w:t>information</w:t>
      </w:r>
      <w:proofErr w:type="spellEnd"/>
      <w:r w:rsidR="00371697">
        <w:t xml:space="preserve"> </w:t>
      </w:r>
      <w:proofErr w:type="spellStart"/>
      <w:r w:rsidR="00EF6B7E">
        <w:t>for</w:t>
      </w:r>
      <w:proofErr w:type="spellEnd"/>
      <w:r w:rsidR="00EF6B7E">
        <w:t xml:space="preserve"> </w:t>
      </w:r>
      <w:proofErr w:type="spellStart"/>
      <w:r w:rsidR="00EF6B7E">
        <w:t>annotating</w:t>
      </w:r>
      <w:proofErr w:type="spellEnd"/>
      <w:r w:rsidR="004B7551">
        <w:t xml:space="preserve"> </w:t>
      </w:r>
      <w:proofErr w:type="spellStart"/>
      <w:r w:rsidR="00E91448">
        <w:t>coding</w:t>
      </w:r>
      <w:proofErr w:type="spellEnd"/>
      <w:r w:rsidR="00E91448">
        <w:t xml:space="preserve"> and </w:t>
      </w:r>
      <w:r w:rsidR="004B7551">
        <w:t>non-</w:t>
      </w:r>
      <w:proofErr w:type="spellStart"/>
      <w:r w:rsidR="004B7551">
        <w:t>coding</w:t>
      </w:r>
      <w:proofErr w:type="spellEnd"/>
      <w:r w:rsidR="004B7551">
        <w:t xml:space="preserve"> </w:t>
      </w:r>
      <w:proofErr w:type="spellStart"/>
      <w:r w:rsidR="004B7551">
        <w:t>genome</w:t>
      </w:r>
      <w:proofErr w:type="spellEnd"/>
      <w:r w:rsidR="004B7551">
        <w:t xml:space="preserve"> </w:t>
      </w:r>
      <w:proofErr w:type="spellStart"/>
      <w:r w:rsidR="004B7551">
        <w:t>features</w:t>
      </w:r>
      <w:proofErr w:type="spellEnd"/>
      <w:r w:rsidR="004B7551">
        <w:t xml:space="preserve">, </w:t>
      </w:r>
      <w:proofErr w:type="spellStart"/>
      <w:r w:rsidR="004B7551">
        <w:t>including</w:t>
      </w:r>
      <w:proofErr w:type="spellEnd"/>
      <w:r w:rsidR="004B7551">
        <w:t xml:space="preserve"> </w:t>
      </w:r>
      <w:proofErr w:type="spellStart"/>
      <w:r w:rsidR="00A9430F">
        <w:t>the</w:t>
      </w:r>
      <w:proofErr w:type="spellEnd"/>
      <w:r w:rsidR="00A9430F">
        <w:t xml:space="preserve"> </w:t>
      </w:r>
      <w:proofErr w:type="spellStart"/>
      <w:r w:rsidR="00A9430F">
        <w:t>identification</w:t>
      </w:r>
      <w:proofErr w:type="spellEnd"/>
      <w:r w:rsidR="00A9430F">
        <w:t xml:space="preserve"> of </w:t>
      </w:r>
      <w:proofErr w:type="spellStart"/>
      <w:r w:rsidR="004B7551">
        <w:t>various</w:t>
      </w:r>
      <w:proofErr w:type="spellEnd"/>
      <w:r w:rsidR="004B7551">
        <w:t xml:space="preserve"> </w:t>
      </w:r>
      <w:proofErr w:type="spellStart"/>
      <w:r w:rsidR="004B7551">
        <w:t>types</w:t>
      </w:r>
      <w:proofErr w:type="spellEnd"/>
      <w:r w:rsidR="004B7551">
        <w:t xml:space="preserve"> of </w:t>
      </w:r>
      <w:proofErr w:type="spellStart"/>
      <w:r w:rsidR="004B7551">
        <w:t>regulatory</w:t>
      </w:r>
      <w:proofErr w:type="spellEnd"/>
      <w:r w:rsidR="004B7551">
        <w:t xml:space="preserve"> </w:t>
      </w:r>
      <w:proofErr w:type="spellStart"/>
      <w:r w:rsidR="004B7551">
        <w:t>elements</w:t>
      </w:r>
      <w:proofErr w:type="spellEnd"/>
      <w:r w:rsidR="004B7551">
        <w:t xml:space="preserve">. </w:t>
      </w:r>
      <w:proofErr w:type="spellStart"/>
      <w:r w:rsidR="00F877C3">
        <w:t>Chromatin</w:t>
      </w:r>
      <w:proofErr w:type="spellEnd"/>
      <w:r w:rsidR="00F877C3">
        <w:t xml:space="preserve"> </w:t>
      </w:r>
      <w:proofErr w:type="spellStart"/>
      <w:r w:rsidR="00F877C3">
        <w:t>states</w:t>
      </w:r>
      <w:proofErr w:type="spellEnd"/>
      <w:r w:rsidR="00F877C3">
        <w:t xml:space="preserve"> </w:t>
      </w:r>
      <w:r w:rsidR="00E477EC">
        <w:t xml:space="preserve">can </w:t>
      </w:r>
      <w:proofErr w:type="spellStart"/>
      <w:r w:rsidR="005B3245">
        <w:t>facilitate</w:t>
      </w:r>
      <w:proofErr w:type="spellEnd"/>
      <w:r w:rsidR="005B3245">
        <w:t xml:space="preserve"> </w:t>
      </w:r>
      <w:proofErr w:type="spellStart"/>
      <w:r w:rsidR="002256AD">
        <w:t>our</w:t>
      </w:r>
      <w:proofErr w:type="spellEnd"/>
      <w:r w:rsidR="002256AD">
        <w:t xml:space="preserve"> </w:t>
      </w:r>
      <w:proofErr w:type="spellStart"/>
      <w:r w:rsidR="002256AD">
        <w:t>understanding</w:t>
      </w:r>
      <w:proofErr w:type="spellEnd"/>
      <w:r w:rsidR="002256AD">
        <w:t xml:space="preserve"> </w:t>
      </w:r>
      <w:r w:rsidR="001B4332">
        <w:t xml:space="preserve">of </w:t>
      </w:r>
      <w:proofErr w:type="spellStart"/>
      <w:r w:rsidR="001B4332">
        <w:t>regulatory</w:t>
      </w:r>
      <w:proofErr w:type="spellEnd"/>
      <w:r w:rsidR="001B4332">
        <w:t xml:space="preserve"> </w:t>
      </w:r>
      <w:proofErr w:type="spellStart"/>
      <w:r w:rsidR="001B4332">
        <w:t>elements</w:t>
      </w:r>
      <w:proofErr w:type="spellEnd"/>
      <w:r w:rsidR="001B4332">
        <w:t xml:space="preserve"> and </w:t>
      </w:r>
      <w:proofErr w:type="spellStart"/>
      <w:r w:rsidR="001B4332">
        <w:t>variants</w:t>
      </w:r>
      <w:proofErr w:type="spellEnd"/>
      <w:r w:rsidR="001B4332">
        <w:t xml:space="preserve"> </w:t>
      </w:r>
      <w:proofErr w:type="spellStart"/>
      <w:r w:rsidR="001B4332">
        <w:t>that</w:t>
      </w:r>
      <w:proofErr w:type="spellEnd"/>
      <w:r w:rsidR="001B4332">
        <w:t xml:space="preserve"> are </w:t>
      </w:r>
      <w:proofErr w:type="spellStart"/>
      <w:r w:rsidR="001B4332">
        <w:t>associated</w:t>
      </w:r>
      <w:proofErr w:type="spellEnd"/>
      <w:r w:rsidR="001B4332">
        <w:t xml:space="preserve"> to </w:t>
      </w:r>
      <w:proofErr w:type="spellStart"/>
      <w:r w:rsidR="001B4332">
        <w:t>core</w:t>
      </w:r>
      <w:proofErr w:type="spellEnd"/>
      <w:r w:rsidR="001B4332">
        <w:t xml:space="preserve"> </w:t>
      </w:r>
      <w:proofErr w:type="spellStart"/>
      <w:r w:rsidR="001B4332">
        <w:t>life-processes</w:t>
      </w:r>
      <w:proofErr w:type="spellEnd"/>
      <w:r w:rsidR="001B4332">
        <w:t xml:space="preserve"> </w:t>
      </w:r>
      <w:proofErr w:type="spellStart"/>
      <w:r w:rsidR="001B4332">
        <w:t>such</w:t>
      </w:r>
      <w:proofErr w:type="spellEnd"/>
      <w:r w:rsidR="001B4332">
        <w:t xml:space="preserve"> as </w:t>
      </w:r>
      <w:proofErr w:type="spellStart"/>
      <w:r w:rsidR="001B4332">
        <w:t>development</w:t>
      </w:r>
      <w:proofErr w:type="spellEnd"/>
      <w:r w:rsidR="001B4332">
        <w:t xml:space="preserve">, </w:t>
      </w:r>
      <w:proofErr w:type="spellStart"/>
      <w:r w:rsidR="001B4332">
        <w:t>disease</w:t>
      </w:r>
      <w:proofErr w:type="spellEnd"/>
      <w:r w:rsidR="001B4332">
        <w:t xml:space="preserve"> and stress response</w:t>
      </w:r>
      <w:r w:rsidR="0028672E">
        <w:t xml:space="preserve"> </w:t>
      </w:r>
      <w:r w:rsidR="00C930DA">
        <w:fldChar w:fldCharType="begin" w:fldLock="1"/>
      </w:r>
      <w:r w:rsidR="008D1F27">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rsidR="00C930DA">
        <w:fldChar w:fldCharType="separate"/>
      </w:r>
      <w:r w:rsidR="00C930DA" w:rsidRPr="00C930DA">
        <w:rPr>
          <w:noProof/>
        </w:rPr>
        <w:t>(Liu et al., 2018)</w:t>
      </w:r>
      <w:r w:rsidR="00C930DA">
        <w:fldChar w:fldCharType="end"/>
      </w:r>
      <w:r w:rsidR="00962063">
        <w:t xml:space="preserve">. </w:t>
      </w:r>
      <w:r w:rsidR="001706EE">
        <w:t xml:space="preserve">Great </w:t>
      </w:r>
      <w:proofErr w:type="spellStart"/>
      <w:r w:rsidR="001706EE">
        <w:t>efforts</w:t>
      </w:r>
      <w:proofErr w:type="spellEnd"/>
      <w:r w:rsidR="001706EE">
        <w:t xml:space="preserve"> </w:t>
      </w:r>
      <w:proofErr w:type="spellStart"/>
      <w:r w:rsidR="001714C9">
        <w:t>have</w:t>
      </w:r>
      <w:proofErr w:type="spellEnd"/>
      <w:r w:rsidR="001714C9">
        <w:t xml:space="preserve"> </w:t>
      </w:r>
      <w:proofErr w:type="spellStart"/>
      <w:r w:rsidR="001714C9">
        <w:t>been</w:t>
      </w:r>
      <w:proofErr w:type="spellEnd"/>
      <w:r w:rsidR="001714C9">
        <w:t xml:space="preserve"> </w:t>
      </w:r>
      <w:proofErr w:type="spellStart"/>
      <w:r w:rsidR="001714C9">
        <w:t>made</w:t>
      </w:r>
      <w:proofErr w:type="spellEnd"/>
      <w:r w:rsidR="001714C9">
        <w:t xml:space="preserve"> </w:t>
      </w:r>
      <w:proofErr w:type="spellStart"/>
      <w:r w:rsidR="00EA001E">
        <w:t>by</w:t>
      </w:r>
      <w:proofErr w:type="spellEnd"/>
      <w:r w:rsidR="00EA001E">
        <w:t xml:space="preserve"> </w:t>
      </w:r>
      <w:proofErr w:type="spellStart"/>
      <w:r w:rsidR="00441266">
        <w:t>the</w:t>
      </w:r>
      <w:proofErr w:type="spellEnd"/>
      <w:r w:rsidR="00441266">
        <w:t xml:space="preserve"> </w:t>
      </w:r>
      <w:proofErr w:type="spellStart"/>
      <w:r w:rsidR="00EA001E">
        <w:t>plant</w:t>
      </w:r>
      <w:proofErr w:type="spellEnd"/>
      <w:r w:rsidR="00EA001E">
        <w:t xml:space="preserve"> </w:t>
      </w:r>
      <w:proofErr w:type="spellStart"/>
      <w:r w:rsidR="00885086">
        <w:t>research</w:t>
      </w:r>
      <w:proofErr w:type="spellEnd"/>
      <w:r w:rsidR="00885086">
        <w:t xml:space="preserve"> </w:t>
      </w:r>
      <w:proofErr w:type="spellStart"/>
      <w:r w:rsidR="00885086">
        <w:t>community</w:t>
      </w:r>
      <w:proofErr w:type="spellEnd"/>
      <w:r w:rsidR="00885086">
        <w:t xml:space="preserve"> </w:t>
      </w:r>
      <w:r w:rsidR="00AB497F">
        <w:t xml:space="preserve">to </w:t>
      </w:r>
      <w:proofErr w:type="spellStart"/>
      <w:r w:rsidR="00584A4C">
        <w:t>contribute</w:t>
      </w:r>
      <w:proofErr w:type="spellEnd"/>
      <w:r w:rsidR="00584A4C">
        <w:t xml:space="preserve"> to </w:t>
      </w:r>
      <w:proofErr w:type="spellStart"/>
      <w:r w:rsidR="00584A4C">
        <w:t>the</w:t>
      </w:r>
      <w:proofErr w:type="spellEnd"/>
      <w:r w:rsidR="00584A4C">
        <w:t xml:space="preserve"> </w:t>
      </w:r>
      <w:proofErr w:type="spellStart"/>
      <w:r w:rsidR="00734547">
        <w:t>comprehension</w:t>
      </w:r>
      <w:proofErr w:type="spellEnd"/>
      <w:r w:rsidR="00734547">
        <w:t xml:space="preserve"> </w:t>
      </w:r>
      <w:r w:rsidR="001D07AE">
        <w:t xml:space="preserve">of </w:t>
      </w:r>
      <w:proofErr w:type="spellStart"/>
      <w:r w:rsidR="005F3982">
        <w:t>chromatin</w:t>
      </w:r>
      <w:proofErr w:type="spellEnd"/>
      <w:r w:rsidR="005F3982">
        <w:t xml:space="preserve"> </w:t>
      </w:r>
      <w:proofErr w:type="spellStart"/>
      <w:r w:rsidR="005F3982">
        <w:t>mechanisms</w:t>
      </w:r>
      <w:proofErr w:type="spellEnd"/>
      <w:r w:rsidR="000B1F3F">
        <w:t xml:space="preserve"> </w:t>
      </w:r>
      <w:proofErr w:type="spellStart"/>
      <w:r w:rsidR="000B1F3F">
        <w:t>using</w:t>
      </w:r>
      <w:proofErr w:type="spellEnd"/>
      <w:r w:rsidR="000B1F3F">
        <w:t xml:space="preserve"> </w:t>
      </w:r>
      <w:proofErr w:type="spellStart"/>
      <w:r w:rsidR="000B1F3F">
        <w:t>different</w:t>
      </w:r>
      <w:proofErr w:type="spellEnd"/>
      <w:r w:rsidR="000B1F3F">
        <w:t xml:space="preserve"> </w:t>
      </w:r>
      <w:proofErr w:type="spellStart"/>
      <w:r w:rsidR="000B1F3F">
        <w:t>models</w:t>
      </w:r>
      <w:proofErr w:type="spellEnd"/>
      <w:r w:rsidR="00423DA8">
        <w:t xml:space="preserve"> </w:t>
      </w:r>
      <w:r w:rsidR="00423DA8">
        <w:fldChar w:fldCharType="begin" w:fldLock="1"/>
      </w:r>
      <w:r w:rsidR="0010555B">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rsidR="00423DA8">
        <w:fldChar w:fldCharType="separate"/>
      </w:r>
      <w:r w:rsidR="00423DA8" w:rsidRPr="00423DA8">
        <w:rPr>
          <w:noProof/>
        </w:rPr>
        <w:t>(Zhao et al., 2020</w:t>
      </w:r>
      <w:r w:rsidR="00423DA8">
        <w:rPr>
          <w:noProof/>
        </w:rPr>
        <w:t>; Jamge et al., 2023</w:t>
      </w:r>
      <w:r w:rsidR="00423DA8" w:rsidRPr="00423DA8">
        <w:rPr>
          <w:noProof/>
        </w:rPr>
        <w:t>)</w:t>
      </w:r>
      <w:r w:rsidR="00423DA8">
        <w:fldChar w:fldCharType="end"/>
      </w:r>
      <w:r w:rsidR="005F3982">
        <w:t xml:space="preserve">, </w:t>
      </w:r>
      <w:proofErr w:type="spellStart"/>
      <w:r w:rsidR="005F3982">
        <w:t>but</w:t>
      </w:r>
      <w:proofErr w:type="spellEnd"/>
      <w:r w:rsidR="005F3982">
        <w:t xml:space="preserve"> </w:t>
      </w:r>
      <w:proofErr w:type="spellStart"/>
      <w:r w:rsidR="002847BE">
        <w:t>a</w:t>
      </w:r>
      <w:r w:rsidR="00077DF9">
        <w:t>n</w:t>
      </w:r>
      <w:proofErr w:type="spellEnd"/>
      <w:r w:rsidR="00077DF9">
        <w:t xml:space="preserve"> universal </w:t>
      </w:r>
      <w:proofErr w:type="spellStart"/>
      <w:r w:rsidR="00077DF9">
        <w:t>annotation</w:t>
      </w:r>
      <w:proofErr w:type="spellEnd"/>
      <w:r w:rsidR="00077DF9">
        <w:t xml:space="preserve"> </w:t>
      </w:r>
      <w:proofErr w:type="spellStart"/>
      <w:r w:rsidR="00A93F6C">
        <w:t>which</w:t>
      </w:r>
      <w:proofErr w:type="spellEnd"/>
      <w:r w:rsidR="00A93F6C">
        <w:t xml:space="preserve"> </w:t>
      </w:r>
      <w:proofErr w:type="spellStart"/>
      <w:r w:rsidR="00A93F6C">
        <w:t>allows</w:t>
      </w:r>
      <w:proofErr w:type="spellEnd"/>
      <w:r w:rsidR="00A93F6C">
        <w:t xml:space="preserve"> </w:t>
      </w:r>
      <w:proofErr w:type="spellStart"/>
      <w:r w:rsidR="00B574EB">
        <w:t>the</w:t>
      </w:r>
      <w:proofErr w:type="spellEnd"/>
      <w:r w:rsidR="00B574EB">
        <w:t xml:space="preserve"> </w:t>
      </w:r>
      <w:proofErr w:type="spellStart"/>
      <w:r w:rsidR="00B574EB">
        <w:t>extrapolation</w:t>
      </w:r>
      <w:proofErr w:type="spellEnd"/>
      <w:r w:rsidR="00B574EB">
        <w:t xml:space="preserve"> and </w:t>
      </w:r>
      <w:proofErr w:type="spellStart"/>
      <w:r w:rsidR="009465F4">
        <w:t>unification</w:t>
      </w:r>
      <w:proofErr w:type="spellEnd"/>
      <w:r w:rsidR="009465F4">
        <w:t xml:space="preserve"> of </w:t>
      </w:r>
      <w:proofErr w:type="spellStart"/>
      <w:r w:rsidR="009465F4">
        <w:t>earlier</w:t>
      </w:r>
      <w:proofErr w:type="spellEnd"/>
      <w:r w:rsidR="009465F4">
        <w:t xml:space="preserve"> </w:t>
      </w:r>
      <w:proofErr w:type="spellStart"/>
      <w:r w:rsidR="009465F4">
        <w:t>conclusions</w:t>
      </w:r>
      <w:proofErr w:type="spellEnd"/>
      <w:r w:rsidR="009465F4">
        <w:t xml:space="preserve"> </w:t>
      </w:r>
      <w:proofErr w:type="spellStart"/>
      <w:r w:rsidR="006A0989">
        <w:t>across</w:t>
      </w:r>
      <w:proofErr w:type="spellEnd"/>
      <w:r w:rsidR="006A0989">
        <w:t xml:space="preserve"> </w:t>
      </w:r>
      <w:proofErr w:type="spellStart"/>
      <w:r w:rsidR="006A0989">
        <w:t>species</w:t>
      </w:r>
      <w:proofErr w:type="spellEnd"/>
      <w:r w:rsidR="006A0989">
        <w:t>/</w:t>
      </w:r>
      <w:proofErr w:type="spellStart"/>
      <w:r w:rsidR="006A0989">
        <w:t>conditions</w:t>
      </w:r>
      <w:proofErr w:type="spellEnd"/>
      <w:r w:rsidR="006A0989">
        <w:t xml:space="preserve"> </w:t>
      </w:r>
      <w:proofErr w:type="spellStart"/>
      <w:r w:rsidR="009465F4">
        <w:t>still</w:t>
      </w:r>
      <w:proofErr w:type="spellEnd"/>
      <w:r w:rsidR="009465F4">
        <w:t xml:space="preserve"> </w:t>
      </w:r>
      <w:proofErr w:type="spellStart"/>
      <w:r w:rsidR="009465F4">
        <w:t>needs</w:t>
      </w:r>
      <w:proofErr w:type="spellEnd"/>
      <w:r w:rsidR="009465F4">
        <w:t xml:space="preserve"> to be </w:t>
      </w:r>
      <w:proofErr w:type="spellStart"/>
      <w:r w:rsidR="009465F4">
        <w:t>adressed</w:t>
      </w:r>
      <w:proofErr w:type="spellEnd"/>
      <w:r w:rsidR="009465F4">
        <w:t>.</w:t>
      </w:r>
    </w:p>
    <w:p w14:paraId="0995438E" w14:textId="6B178CFB" w:rsidR="000915DB" w:rsidRDefault="003E3F5F" w:rsidP="00AE3EDC">
      <w:proofErr w:type="spellStart"/>
      <w:r>
        <w:t>Evolutionary</w:t>
      </w:r>
      <w:proofErr w:type="spellEnd"/>
      <w:r>
        <w:t xml:space="preserve"> </w:t>
      </w:r>
      <w:proofErr w:type="spellStart"/>
      <w:r>
        <w:t>theory</w:t>
      </w:r>
      <w:proofErr w:type="spellEnd"/>
      <w:r>
        <w:t xml:space="preserve"> has </w:t>
      </w:r>
      <w:proofErr w:type="spellStart"/>
      <w:r>
        <w:t>been</w:t>
      </w:r>
      <w:proofErr w:type="spellEnd"/>
      <w:r>
        <w:t xml:space="preserve"> </w:t>
      </w:r>
      <w:proofErr w:type="spellStart"/>
      <w:r>
        <w:t>dominated</w:t>
      </w:r>
      <w:proofErr w:type="spellEnd"/>
      <w:r>
        <w:t xml:space="preserve"> </w:t>
      </w:r>
      <w:proofErr w:type="spellStart"/>
      <w:r>
        <w:t>by</w:t>
      </w:r>
      <w:proofErr w:type="spellEnd"/>
      <w:r>
        <w:t xml:space="preserve"> </w:t>
      </w:r>
      <w:proofErr w:type="spellStart"/>
      <w:r>
        <w:t>the</w:t>
      </w:r>
      <w:proofErr w:type="spellEnd"/>
      <w:r>
        <w:t xml:space="preserve"> ideas </w:t>
      </w:r>
      <w:proofErr w:type="spellStart"/>
      <w:r>
        <w:t>that</w:t>
      </w:r>
      <w:proofErr w:type="spellEnd"/>
      <w:r>
        <w:t xml:space="preserve"> </w:t>
      </w:r>
      <w:proofErr w:type="spellStart"/>
      <w:r>
        <w:t>selection</w:t>
      </w:r>
      <w:proofErr w:type="spellEnd"/>
      <w:r>
        <w:t xml:space="preserve"> </w:t>
      </w:r>
      <w:proofErr w:type="spellStart"/>
      <w:r>
        <w:t>proce</w:t>
      </w:r>
      <w:r w:rsidR="005743A3">
        <w:t>ed</w:t>
      </w:r>
      <w:r>
        <w:t>s</w:t>
      </w:r>
      <w:proofErr w:type="spellEnd"/>
      <w:r>
        <w:t xml:space="preserve"> </w:t>
      </w:r>
      <w:proofErr w:type="spellStart"/>
      <w:r>
        <w:t>by</w:t>
      </w:r>
      <w:proofErr w:type="spellEnd"/>
      <w:r>
        <w:t xml:space="preserve"> </w:t>
      </w:r>
      <w:proofErr w:type="spellStart"/>
      <w:r>
        <w:t>chang</w:t>
      </w:r>
      <w:r w:rsidR="00757542">
        <w:t>es</w:t>
      </w:r>
      <w:proofErr w:type="spellEnd"/>
      <w:r w:rsidR="00757542">
        <w:t xml:space="preserve"> in </w:t>
      </w:r>
      <w:proofErr w:type="spellStart"/>
      <w:r w:rsidR="00757542">
        <w:t>allele</w:t>
      </w:r>
      <w:proofErr w:type="spellEnd"/>
      <w:r w:rsidR="00757542">
        <w:t xml:space="preserve"> </w:t>
      </w:r>
      <w:proofErr w:type="spellStart"/>
      <w:r w:rsidR="00757542">
        <w:t>frequencies</w:t>
      </w:r>
      <w:proofErr w:type="spellEnd"/>
      <w:r w:rsidR="00757542">
        <w:t xml:space="preserve"> </w:t>
      </w:r>
      <w:proofErr w:type="spellStart"/>
      <w:r w:rsidR="00757542">
        <w:t>within-</w:t>
      </w:r>
      <w:r>
        <w:t>between</w:t>
      </w:r>
      <w:proofErr w:type="spellEnd"/>
      <w:r>
        <w:t xml:space="preserve"> </w:t>
      </w:r>
      <w:proofErr w:type="spellStart"/>
      <w:r>
        <w:t>populations</w:t>
      </w:r>
      <w:proofErr w:type="spellEnd"/>
      <w:r>
        <w:t xml:space="preserve"> and </w:t>
      </w:r>
      <w:proofErr w:type="spellStart"/>
      <w:r w:rsidR="003C3280">
        <w:t>mutations</w:t>
      </w:r>
      <w:proofErr w:type="spellEnd"/>
      <w:r w:rsidR="003C3280">
        <w:t xml:space="preserve"> </w:t>
      </w:r>
      <w:proofErr w:type="spellStart"/>
      <w:r w:rsidR="003C3280">
        <w:t>occur</w:t>
      </w:r>
      <w:proofErr w:type="spellEnd"/>
      <w:r w:rsidR="003C3280">
        <w:t xml:space="preserve"> </w:t>
      </w:r>
      <w:proofErr w:type="spellStart"/>
      <w:r w:rsidR="003C3280">
        <w:t>randomly</w:t>
      </w:r>
      <w:proofErr w:type="spellEnd"/>
      <w:r w:rsidR="003C3280">
        <w:t xml:space="preserve"> </w:t>
      </w:r>
      <w:proofErr w:type="spellStart"/>
      <w:r w:rsidR="003C3280">
        <w:t>with</w:t>
      </w:r>
      <w:proofErr w:type="spellEnd"/>
      <w:r w:rsidR="003C3280">
        <w:t xml:space="preserve"> </w:t>
      </w:r>
      <w:proofErr w:type="spellStart"/>
      <w:r w:rsidR="003C3280">
        <w:t>respect</w:t>
      </w:r>
      <w:proofErr w:type="spellEnd"/>
      <w:r w:rsidR="003C3280">
        <w:t xml:space="preserve"> to </w:t>
      </w:r>
      <w:proofErr w:type="spellStart"/>
      <w:r w:rsidR="003C3280">
        <w:t>their</w:t>
      </w:r>
      <w:proofErr w:type="spellEnd"/>
      <w:r w:rsidR="003C3280">
        <w:t xml:space="preserve"> </w:t>
      </w:r>
      <w:proofErr w:type="spellStart"/>
      <w:r w:rsidR="003C3280">
        <w:t>consequences</w:t>
      </w:r>
      <w:proofErr w:type="spellEnd"/>
      <w:r w:rsidR="0003077B">
        <w:t>.</w:t>
      </w:r>
      <w:r w:rsidR="003C3280">
        <w:t xml:space="preserve"> </w:t>
      </w:r>
      <w:proofErr w:type="spellStart"/>
      <w:r w:rsidR="00244148">
        <w:t>Last</w:t>
      </w:r>
      <w:proofErr w:type="spellEnd"/>
      <w:r w:rsidR="00677131">
        <w:t xml:space="preserve"> </w:t>
      </w:r>
      <w:proofErr w:type="spellStart"/>
      <w:r w:rsidR="00F06C04">
        <w:t>theoretical</w:t>
      </w:r>
      <w:proofErr w:type="spellEnd"/>
      <w:r w:rsidR="00F06C04">
        <w:t xml:space="preserve"> and experimental </w:t>
      </w:r>
      <w:proofErr w:type="spellStart"/>
      <w:r w:rsidR="00F06C04">
        <w:t>advances</w:t>
      </w:r>
      <w:proofErr w:type="spellEnd"/>
      <w:r w:rsidR="00677131">
        <w:t xml:space="preserve"> in </w:t>
      </w:r>
      <w:proofErr w:type="spellStart"/>
      <w:r w:rsidR="00677131">
        <w:t>the</w:t>
      </w:r>
      <w:proofErr w:type="spellEnd"/>
      <w:r w:rsidR="00677131">
        <w:t xml:space="preserve"> </w:t>
      </w:r>
      <w:proofErr w:type="spellStart"/>
      <w:r w:rsidR="00677131">
        <w:t>field</w:t>
      </w:r>
      <w:proofErr w:type="spellEnd"/>
      <w:r w:rsidR="00677131">
        <w:t xml:space="preserve"> </w:t>
      </w:r>
      <w:proofErr w:type="spellStart"/>
      <w:r w:rsidR="00244148">
        <w:t>point</w:t>
      </w:r>
      <w:proofErr w:type="spellEnd"/>
      <w:r w:rsidR="00244148">
        <w:t xml:space="preserve"> </w:t>
      </w:r>
      <w:r w:rsidR="00677131">
        <w:t xml:space="preserve">to </w:t>
      </w:r>
      <w:proofErr w:type="spellStart"/>
      <w:r w:rsidR="00690460">
        <w:t>phenotypic</w:t>
      </w:r>
      <w:proofErr w:type="spellEnd"/>
      <w:r w:rsidR="00690460">
        <w:t xml:space="preserve"> </w:t>
      </w:r>
      <w:proofErr w:type="spellStart"/>
      <w:r w:rsidR="00690460">
        <w:t>plasticty</w:t>
      </w:r>
      <w:proofErr w:type="spellEnd"/>
      <w:r w:rsidR="00690460">
        <w:t xml:space="preserve"> as</w:t>
      </w:r>
      <w:r w:rsidR="0030743B">
        <w:t xml:space="preserve"> </w:t>
      </w:r>
      <w:proofErr w:type="spellStart"/>
      <w:r w:rsidR="0030743B">
        <w:t>an</w:t>
      </w:r>
      <w:proofErr w:type="spellEnd"/>
      <w:r w:rsidR="0030743B">
        <w:t xml:space="preserve"> </w:t>
      </w:r>
      <w:proofErr w:type="spellStart"/>
      <w:r w:rsidR="0030743B">
        <w:t>adaptative</w:t>
      </w:r>
      <w:proofErr w:type="spellEnd"/>
      <w:r w:rsidR="0030743B">
        <w:t xml:space="preserve"> </w:t>
      </w:r>
      <w:proofErr w:type="spellStart"/>
      <w:r w:rsidR="0030743B">
        <w:t>trait</w:t>
      </w:r>
      <w:proofErr w:type="spellEnd"/>
      <w:r w:rsidR="00FF6184">
        <w:t xml:space="preserve"> </w:t>
      </w:r>
      <w:proofErr w:type="spellStart"/>
      <w:r w:rsidR="00FF6184">
        <w:t>subject</w:t>
      </w:r>
      <w:r w:rsidR="00E50DDF">
        <w:t>ed</w:t>
      </w:r>
      <w:proofErr w:type="spellEnd"/>
      <w:r w:rsidR="00FF6184">
        <w:t xml:space="preserve"> to natural </w:t>
      </w:r>
      <w:proofErr w:type="spellStart"/>
      <w:r w:rsidR="00FF6184">
        <w:t>selection</w:t>
      </w:r>
      <w:proofErr w:type="spellEnd"/>
      <w:r w:rsidR="002C2EF7">
        <w:t xml:space="preserve">, </w:t>
      </w:r>
      <w:r w:rsidR="00125CEC">
        <w:t>ergo</w:t>
      </w:r>
      <w:r w:rsidR="00557784">
        <w:t xml:space="preserve">, </w:t>
      </w:r>
      <w:r w:rsidR="000401EE">
        <w:t xml:space="preserve">similar </w:t>
      </w:r>
      <w:proofErr w:type="spellStart"/>
      <w:r w:rsidR="000401EE">
        <w:t>geno</w:t>
      </w:r>
      <w:r w:rsidR="001E4A3D">
        <w:t>types</w:t>
      </w:r>
      <w:proofErr w:type="spellEnd"/>
      <w:r w:rsidR="001E4A3D">
        <w:t xml:space="preserve"> </w:t>
      </w:r>
      <w:proofErr w:type="spellStart"/>
      <w:r w:rsidR="001E4A3D">
        <w:t>that</w:t>
      </w:r>
      <w:proofErr w:type="spellEnd"/>
      <w:r w:rsidR="001E4A3D">
        <w:t xml:space="preserve"> </w:t>
      </w:r>
      <w:proofErr w:type="spellStart"/>
      <w:r w:rsidR="00964FB2">
        <w:t>develop</w:t>
      </w:r>
      <w:proofErr w:type="spellEnd"/>
      <w:r w:rsidR="00964FB2">
        <w:t xml:space="preserve"> </w:t>
      </w:r>
      <w:proofErr w:type="spellStart"/>
      <w:r w:rsidR="001E4A3D">
        <w:t>different</w:t>
      </w:r>
      <w:proofErr w:type="spellEnd"/>
      <w:r w:rsidR="001E4A3D">
        <w:t xml:space="preserve"> and </w:t>
      </w:r>
      <w:proofErr w:type="spellStart"/>
      <w:r w:rsidR="001E4A3D">
        <w:t>appropiate</w:t>
      </w:r>
      <w:proofErr w:type="spellEnd"/>
      <w:r w:rsidR="001E4A3D">
        <w:t xml:space="preserve"> </w:t>
      </w:r>
      <w:proofErr w:type="spellStart"/>
      <w:r w:rsidR="001E4A3D">
        <w:t>phenotypes</w:t>
      </w:r>
      <w:proofErr w:type="spellEnd"/>
      <w:r w:rsidR="001E4A3D">
        <w:t xml:space="preserve"> </w:t>
      </w:r>
      <w:proofErr w:type="spellStart"/>
      <w:r w:rsidR="001E4A3D">
        <w:t>without</w:t>
      </w:r>
      <w:proofErr w:type="spellEnd"/>
      <w:r w:rsidR="001E4A3D">
        <w:t xml:space="preserve"> </w:t>
      </w:r>
      <w:proofErr w:type="spellStart"/>
      <w:r w:rsidR="000059FC">
        <w:t>sequence</w:t>
      </w:r>
      <w:proofErr w:type="spellEnd"/>
      <w:r w:rsidR="000059FC">
        <w:t xml:space="preserve"> </w:t>
      </w:r>
      <w:proofErr w:type="spellStart"/>
      <w:r w:rsidR="001E4A3D">
        <w:t>change</w:t>
      </w:r>
      <w:proofErr w:type="spellEnd"/>
      <w:r w:rsidR="001E4A3D">
        <w:t xml:space="preserve"> </w:t>
      </w:r>
      <w:proofErr w:type="spellStart"/>
      <w:r w:rsidR="000F5AD2">
        <w:t>could</w:t>
      </w:r>
      <w:proofErr w:type="spellEnd"/>
      <w:r w:rsidR="000F5AD2">
        <w:t xml:space="preserve"> be </w:t>
      </w:r>
      <w:proofErr w:type="spellStart"/>
      <w:r w:rsidR="000F5AD2">
        <w:t>equally</w:t>
      </w:r>
      <w:proofErr w:type="spellEnd"/>
      <w:r w:rsidR="000F5AD2">
        <w:t xml:space="preserve"> </w:t>
      </w:r>
      <w:proofErr w:type="spellStart"/>
      <w:r w:rsidR="000F5AD2">
        <w:t>responsible</w:t>
      </w:r>
      <w:proofErr w:type="spellEnd"/>
      <w:r w:rsidR="000F5AD2">
        <w:t xml:space="preserve"> of </w:t>
      </w:r>
      <w:proofErr w:type="spellStart"/>
      <w:r w:rsidR="0048435F">
        <w:t>evolutionary</w:t>
      </w:r>
      <w:proofErr w:type="spellEnd"/>
      <w:r w:rsidR="0048435F">
        <w:t xml:space="preserve"> </w:t>
      </w:r>
      <w:proofErr w:type="spellStart"/>
      <w:r w:rsidR="0048435F">
        <w:t>changes</w:t>
      </w:r>
      <w:proofErr w:type="spellEnd"/>
      <w:r w:rsidR="00041813">
        <w:t xml:space="preserve"> </w:t>
      </w:r>
      <w:r w:rsidR="0010555B">
        <w:fldChar w:fldCharType="begin" w:fldLock="1"/>
      </w:r>
      <w:r w:rsidR="0043353C">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rsidR="0010555B">
        <w:fldChar w:fldCharType="separate"/>
      </w:r>
      <w:r w:rsidR="0010555B" w:rsidRPr="0010555B">
        <w:rPr>
          <w:noProof/>
        </w:rPr>
        <w:t>(Ashe, Colot, &amp; Oldroyd, 2021; Monroe et al., 2022)</w:t>
      </w:r>
      <w:r w:rsidR="0010555B">
        <w:fldChar w:fldCharType="end"/>
      </w:r>
      <w:r w:rsidR="008C38C1">
        <w:t>.</w:t>
      </w:r>
      <w:r w:rsidR="00041813">
        <w:t xml:space="preserve"> </w:t>
      </w:r>
      <w:proofErr w:type="spellStart"/>
      <w:r w:rsidR="008A2493">
        <w:t>This</w:t>
      </w:r>
      <w:proofErr w:type="spellEnd"/>
      <w:r w:rsidR="008A2493">
        <w:t xml:space="preserve"> </w:t>
      </w:r>
      <w:proofErr w:type="spellStart"/>
      <w:r w:rsidR="008A2493">
        <w:t>bring</w:t>
      </w:r>
      <w:proofErr w:type="spellEnd"/>
      <w:r w:rsidR="008A2493">
        <w:t xml:space="preserve"> </w:t>
      </w:r>
      <w:proofErr w:type="spellStart"/>
      <w:r w:rsidR="008A2493">
        <w:t>us</w:t>
      </w:r>
      <w:proofErr w:type="spellEnd"/>
      <w:r w:rsidR="008A2493">
        <w:t xml:space="preserve"> to </w:t>
      </w:r>
      <w:proofErr w:type="spellStart"/>
      <w:r w:rsidR="009C6561">
        <w:t>evolutionary</w:t>
      </w:r>
      <w:proofErr w:type="spellEnd"/>
      <w:r w:rsidR="009C6561">
        <w:t xml:space="preserve"> </w:t>
      </w:r>
      <w:proofErr w:type="spellStart"/>
      <w:r w:rsidR="007D4DEE">
        <w:t>epigenomics</w:t>
      </w:r>
      <w:proofErr w:type="spellEnd"/>
      <w:r w:rsidR="007D4DEE">
        <w:t>, a</w:t>
      </w:r>
      <w:r w:rsidR="00075E28">
        <w:t>nd</w:t>
      </w:r>
      <w:r w:rsidR="007D4DEE">
        <w:t xml:space="preserve"> more </w:t>
      </w:r>
      <w:proofErr w:type="spellStart"/>
      <w:r w:rsidR="007D4DEE">
        <w:t>generally</w:t>
      </w:r>
      <w:proofErr w:type="spellEnd"/>
      <w:r w:rsidR="007D4DEE">
        <w:t xml:space="preserve">, </w:t>
      </w:r>
      <w:proofErr w:type="spellStart"/>
      <w:r w:rsidR="00297F09">
        <w:t>evolutionary</w:t>
      </w:r>
      <w:proofErr w:type="spellEnd"/>
      <w:r w:rsidR="009C6561">
        <w:t xml:space="preserve"> </w:t>
      </w:r>
      <w:proofErr w:type="spellStart"/>
      <w:r w:rsidR="008A2493">
        <w:t>functional-genomics</w:t>
      </w:r>
      <w:proofErr w:type="spellEnd"/>
      <w:r w:rsidR="008A2493">
        <w:t xml:space="preserve">, </w:t>
      </w:r>
      <w:proofErr w:type="spellStart"/>
      <w:r w:rsidR="008A2493">
        <w:t>an</w:t>
      </w:r>
      <w:proofErr w:type="spellEnd"/>
      <w:r w:rsidR="008A2493">
        <w:t xml:space="preserve"> </w:t>
      </w:r>
      <w:proofErr w:type="spellStart"/>
      <w:r w:rsidR="008A2493">
        <w:t>exciting</w:t>
      </w:r>
      <w:proofErr w:type="spellEnd"/>
      <w:r w:rsidR="008A2493">
        <w:t xml:space="preserve"> </w:t>
      </w:r>
      <w:proofErr w:type="spellStart"/>
      <w:r w:rsidR="008A2493">
        <w:t>emergin</w:t>
      </w:r>
      <w:r w:rsidR="003C60AD">
        <w:t>g</w:t>
      </w:r>
      <w:proofErr w:type="spellEnd"/>
      <w:r w:rsidR="008A2493">
        <w:t xml:space="preserve"> </w:t>
      </w:r>
      <w:proofErr w:type="spellStart"/>
      <w:r w:rsidR="008A2493">
        <w:t>field</w:t>
      </w:r>
      <w:proofErr w:type="spellEnd"/>
      <w:r w:rsidR="00326D44">
        <w:t xml:space="preserve"> </w:t>
      </w:r>
      <w:proofErr w:type="spellStart"/>
      <w:r w:rsidR="00326D44">
        <w:t>studying</w:t>
      </w:r>
      <w:proofErr w:type="spellEnd"/>
      <w:r w:rsidR="00326D44">
        <w:t xml:space="preserve"> </w:t>
      </w:r>
      <w:proofErr w:type="spellStart"/>
      <w:r w:rsidR="00326D44">
        <w:t>how</w:t>
      </w:r>
      <w:proofErr w:type="spellEnd"/>
      <w:r w:rsidR="00326D44">
        <w:t xml:space="preserve"> </w:t>
      </w:r>
      <w:r w:rsidR="002614E6">
        <w:t xml:space="preserve">non-DNA </w:t>
      </w:r>
      <w:proofErr w:type="spellStart"/>
      <w:r w:rsidR="002614E6">
        <w:t>encoded</w:t>
      </w:r>
      <w:proofErr w:type="spellEnd"/>
      <w:r w:rsidR="002614E6">
        <w:t xml:space="preserve"> </w:t>
      </w:r>
      <w:proofErr w:type="spellStart"/>
      <w:r w:rsidR="002614E6">
        <w:t>alterations</w:t>
      </w:r>
      <w:proofErr w:type="spellEnd"/>
      <w:r w:rsidR="002614E6">
        <w:t xml:space="preserve"> in </w:t>
      </w:r>
      <w:proofErr w:type="spellStart"/>
      <w:r w:rsidR="002614E6">
        <w:t>protein</w:t>
      </w:r>
      <w:proofErr w:type="spellEnd"/>
      <w:r w:rsidR="002614E6">
        <w:t xml:space="preserve"> </w:t>
      </w:r>
      <w:proofErr w:type="spellStart"/>
      <w:r w:rsidR="002614E6">
        <w:t>functions</w:t>
      </w:r>
      <w:proofErr w:type="spellEnd"/>
      <w:r w:rsidR="002614E6">
        <w:t xml:space="preserve"> </w:t>
      </w:r>
      <w:proofErr w:type="spellStart"/>
      <w:r w:rsidR="007D1B2A">
        <w:t>for</w:t>
      </w:r>
      <w:proofErr w:type="spellEnd"/>
      <w:r w:rsidR="007D1B2A">
        <w:t xml:space="preserve"> </w:t>
      </w:r>
      <w:proofErr w:type="spellStart"/>
      <w:r w:rsidR="007D1B2A">
        <w:t>multiple</w:t>
      </w:r>
      <w:proofErr w:type="spellEnd"/>
      <w:r w:rsidR="007D1B2A">
        <w:t xml:space="preserve"> </w:t>
      </w:r>
      <w:proofErr w:type="spellStart"/>
      <w:r w:rsidR="007D1B2A">
        <w:t>generations</w:t>
      </w:r>
      <w:proofErr w:type="spellEnd"/>
      <w:r w:rsidR="007D1B2A">
        <w:t xml:space="preserve"> </w:t>
      </w:r>
      <w:r w:rsidR="00E66E0F">
        <w:t xml:space="preserve">are </w:t>
      </w:r>
      <w:proofErr w:type="spellStart"/>
      <w:r w:rsidR="00E66E0F">
        <w:t>an</w:t>
      </w:r>
      <w:proofErr w:type="spellEnd"/>
      <w:r w:rsidR="00E66E0F">
        <w:t xml:space="preserve"> </w:t>
      </w:r>
      <w:proofErr w:type="spellStart"/>
      <w:r w:rsidR="00E66E0F">
        <w:t>important</w:t>
      </w:r>
      <w:proofErr w:type="spellEnd"/>
      <w:r w:rsidR="00E66E0F">
        <w:t xml:space="preserve"> </w:t>
      </w:r>
      <w:proofErr w:type="spellStart"/>
      <w:r w:rsidR="00E66E0F">
        <w:t>form</w:t>
      </w:r>
      <w:proofErr w:type="spellEnd"/>
      <w:r w:rsidR="00E66E0F">
        <w:t xml:space="preserve"> of </w:t>
      </w:r>
      <w:proofErr w:type="spellStart"/>
      <w:r w:rsidR="00E66E0F">
        <w:t>plasticity</w:t>
      </w:r>
      <w:proofErr w:type="spellEnd"/>
      <w:r w:rsidR="00E66E0F">
        <w:t xml:space="preserve"> </w:t>
      </w:r>
      <w:r w:rsidR="00322682">
        <w:t xml:space="preserve">and </w:t>
      </w:r>
      <w:proofErr w:type="spellStart"/>
      <w:r w:rsidR="00322682">
        <w:t>epigenetic</w:t>
      </w:r>
      <w:proofErr w:type="spellEnd"/>
      <w:r w:rsidR="00322682">
        <w:t xml:space="preserve"> </w:t>
      </w:r>
      <w:proofErr w:type="spellStart"/>
      <w:r w:rsidR="00322682">
        <w:t>adaptation</w:t>
      </w:r>
      <w:proofErr w:type="spellEnd"/>
      <w:r w:rsidR="00322682">
        <w:t xml:space="preserve">. </w:t>
      </w:r>
      <w:proofErr w:type="spellStart"/>
      <w:r w:rsidR="00CD7C0F">
        <w:t>For</w:t>
      </w:r>
      <w:proofErr w:type="spellEnd"/>
      <w:r w:rsidR="00CD7C0F">
        <w:t xml:space="preserve"> </w:t>
      </w:r>
      <w:proofErr w:type="spellStart"/>
      <w:r w:rsidR="00CD7C0F">
        <w:t>that</w:t>
      </w:r>
      <w:proofErr w:type="spellEnd"/>
      <w:r w:rsidR="00CD7C0F">
        <w:t xml:space="preserve"> </w:t>
      </w:r>
      <w:proofErr w:type="spellStart"/>
      <w:r w:rsidR="00CD7C0F">
        <w:t>reason</w:t>
      </w:r>
      <w:proofErr w:type="spellEnd"/>
      <w:r w:rsidR="00CD7C0F">
        <w:t xml:space="preserve">, </w:t>
      </w:r>
      <w:proofErr w:type="spellStart"/>
      <w:r w:rsidR="00CD7C0F">
        <w:t>r</w:t>
      </w:r>
      <w:r w:rsidR="004C2C08">
        <w:t>egulatory</w:t>
      </w:r>
      <w:proofErr w:type="spellEnd"/>
      <w:r w:rsidR="004C2C08">
        <w:t xml:space="preserve"> </w:t>
      </w:r>
      <w:proofErr w:type="spellStart"/>
      <w:r w:rsidR="004C2C08">
        <w:t>elements</w:t>
      </w:r>
      <w:proofErr w:type="spellEnd"/>
      <w:r w:rsidR="004C2C08">
        <w:t xml:space="preserve"> </w:t>
      </w:r>
      <w:proofErr w:type="spellStart"/>
      <w:r w:rsidR="007E4CF4">
        <w:t>states</w:t>
      </w:r>
      <w:proofErr w:type="spellEnd"/>
      <w:r w:rsidR="007E4CF4">
        <w:t xml:space="preserve"> </w:t>
      </w:r>
      <w:proofErr w:type="spellStart"/>
      <w:r w:rsidR="00D365E6">
        <w:t>start</w:t>
      </w:r>
      <w:r w:rsidR="00F13BEC">
        <w:t>ed</w:t>
      </w:r>
      <w:proofErr w:type="spellEnd"/>
      <w:r w:rsidR="00F13BEC">
        <w:t xml:space="preserve"> to be</w:t>
      </w:r>
      <w:r w:rsidR="00D365E6">
        <w:t xml:space="preserve"> </w:t>
      </w:r>
      <w:proofErr w:type="spellStart"/>
      <w:r w:rsidR="00D365E6">
        <w:t>considered</w:t>
      </w:r>
      <w:proofErr w:type="spellEnd"/>
      <w:r w:rsidR="004C2C08">
        <w:t xml:space="preserve"> </w:t>
      </w:r>
      <w:proofErr w:type="spellStart"/>
      <w:r w:rsidR="004C2C08">
        <w:t>major</w:t>
      </w:r>
      <w:proofErr w:type="spellEnd"/>
      <w:r w:rsidR="004C2C08">
        <w:t xml:space="preserve"> targets of </w:t>
      </w:r>
      <w:proofErr w:type="spellStart"/>
      <w:r w:rsidR="004C2C08">
        <w:t>evolution</w:t>
      </w:r>
      <w:proofErr w:type="spellEnd"/>
      <w:r w:rsidR="004C2C08">
        <w:t xml:space="preserve"> </w:t>
      </w:r>
      <w:proofErr w:type="spellStart"/>
      <w:r w:rsidR="00C57A7A">
        <w:t>because</w:t>
      </w:r>
      <w:proofErr w:type="spellEnd"/>
      <w:r w:rsidR="004C2C08">
        <w:t xml:space="preserve"> </w:t>
      </w:r>
      <w:proofErr w:type="spellStart"/>
      <w:r w:rsidR="004C2C08">
        <w:t>their</w:t>
      </w:r>
      <w:proofErr w:type="spellEnd"/>
      <w:r w:rsidR="004C2C08">
        <w:t xml:space="preserve"> </w:t>
      </w:r>
      <w:proofErr w:type="spellStart"/>
      <w:r w:rsidR="004C2C08">
        <w:t>diversity</w:t>
      </w:r>
      <w:proofErr w:type="spellEnd"/>
      <w:r w:rsidR="00C57A7A">
        <w:t xml:space="preserve"> </w:t>
      </w:r>
      <w:proofErr w:type="spellStart"/>
      <w:r w:rsidR="00C57A7A">
        <w:t>is</w:t>
      </w:r>
      <w:proofErr w:type="spellEnd"/>
      <w:r w:rsidR="004C2C08">
        <w:t xml:space="preserve"> </w:t>
      </w:r>
      <w:proofErr w:type="spellStart"/>
      <w:r w:rsidR="004C2C08">
        <w:t>critical</w:t>
      </w:r>
      <w:proofErr w:type="spellEnd"/>
      <w:r w:rsidR="004C2C08">
        <w:t xml:space="preserve"> </w:t>
      </w:r>
      <w:proofErr w:type="spellStart"/>
      <w:r w:rsidR="004C2C08">
        <w:t>for</w:t>
      </w:r>
      <w:proofErr w:type="spellEnd"/>
      <w:r w:rsidR="004C2C08">
        <w:t xml:space="preserve"> </w:t>
      </w:r>
      <w:proofErr w:type="spellStart"/>
      <w:r w:rsidR="00106300">
        <w:t>p</w:t>
      </w:r>
      <w:r w:rsidR="004C2C08">
        <w:t>henotypic</w:t>
      </w:r>
      <w:proofErr w:type="spellEnd"/>
      <w:r w:rsidR="004C2C08">
        <w:t xml:space="preserve"> </w:t>
      </w:r>
      <w:proofErr w:type="spellStart"/>
      <w:r w:rsidR="004057A8">
        <w:t>variance</w:t>
      </w:r>
      <w:proofErr w:type="spellEnd"/>
      <w:r w:rsidR="004C2C08">
        <w:t xml:space="preserve"> </w:t>
      </w:r>
      <w:r w:rsidR="00A1083E">
        <w:t xml:space="preserve">in </w:t>
      </w:r>
      <w:proofErr w:type="spellStart"/>
      <w:r w:rsidR="00A1083E">
        <w:t>al</w:t>
      </w:r>
      <w:r w:rsidR="004C2C08">
        <w:t>l</w:t>
      </w:r>
      <w:proofErr w:type="spellEnd"/>
      <w:r w:rsidR="004C2C08">
        <w:t xml:space="preserve"> </w:t>
      </w:r>
      <w:proofErr w:type="spellStart"/>
      <w:r w:rsidR="004C2C08">
        <w:t>organisms</w:t>
      </w:r>
      <w:proofErr w:type="spellEnd"/>
      <w:r w:rsidR="004C2C08">
        <w:t xml:space="preserve"> to </w:t>
      </w:r>
      <w:proofErr w:type="spellStart"/>
      <w:r w:rsidR="004C2C08">
        <w:t>adapt</w:t>
      </w:r>
      <w:proofErr w:type="spellEnd"/>
      <w:r w:rsidR="004C2C08">
        <w:t xml:space="preserve"> to </w:t>
      </w:r>
      <w:proofErr w:type="spellStart"/>
      <w:r w:rsidR="004C2C08">
        <w:t>various</w:t>
      </w:r>
      <w:proofErr w:type="spellEnd"/>
      <w:r w:rsidR="004C2C08">
        <w:t xml:space="preserve"> </w:t>
      </w:r>
      <w:proofErr w:type="spellStart"/>
      <w:r w:rsidR="004C2C08">
        <w:t>environment</w:t>
      </w:r>
      <w:proofErr w:type="spellEnd"/>
      <w:r w:rsidR="004C2C08">
        <w:t xml:space="preserve"> niches</w:t>
      </w:r>
      <w:r w:rsidR="003938EC">
        <w:t xml:space="preserve"> </w:t>
      </w:r>
      <w:r w:rsidR="0043353C">
        <w:fldChar w:fldCharType="begin" w:fldLock="1"/>
      </w:r>
      <w:r w:rsidR="001038BC">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rsidR="0043353C">
        <w:fldChar w:fldCharType="separate"/>
      </w:r>
      <w:r w:rsidR="0043353C" w:rsidRPr="0043353C">
        <w:rPr>
          <w:noProof/>
        </w:rPr>
        <w:t>(Yocca &amp; Edger, 2022)</w:t>
      </w:r>
      <w:r w:rsidR="0043353C">
        <w:fldChar w:fldCharType="end"/>
      </w:r>
      <w:r w:rsidR="0079292A">
        <w:t xml:space="preserve">. </w:t>
      </w:r>
      <w:proofErr w:type="spellStart"/>
      <w:r w:rsidR="00CF25A0">
        <w:t>Although</w:t>
      </w:r>
      <w:proofErr w:type="spellEnd"/>
      <w:r w:rsidR="00CF25A0">
        <w:t xml:space="preserve"> </w:t>
      </w:r>
      <w:proofErr w:type="spellStart"/>
      <w:r w:rsidR="00CF25A0">
        <w:t>relevant</w:t>
      </w:r>
      <w:proofErr w:type="spellEnd"/>
      <w:r w:rsidR="00CF25A0">
        <w:t xml:space="preserve"> </w:t>
      </w:r>
      <w:proofErr w:type="spellStart"/>
      <w:r w:rsidR="00CF25A0">
        <w:t>research</w:t>
      </w:r>
      <w:proofErr w:type="spellEnd"/>
      <w:r w:rsidR="00CF25A0">
        <w:t xml:space="preserve"> in </w:t>
      </w:r>
      <w:proofErr w:type="spellStart"/>
      <w:r w:rsidR="00CF25A0">
        <w:t>plants</w:t>
      </w:r>
      <w:proofErr w:type="spellEnd"/>
      <w:r w:rsidR="00CF25A0">
        <w:t xml:space="preserve"> has </w:t>
      </w:r>
      <w:proofErr w:type="spellStart"/>
      <w:r w:rsidR="00CF25A0">
        <w:t>lagged</w:t>
      </w:r>
      <w:proofErr w:type="spellEnd"/>
      <w:r w:rsidR="00CF25A0">
        <w:t xml:space="preserve"> </w:t>
      </w:r>
      <w:proofErr w:type="spellStart"/>
      <w:r w:rsidR="00CF25A0">
        <w:t>behind</w:t>
      </w:r>
      <w:proofErr w:type="spellEnd"/>
      <w:r w:rsidR="00CF25A0">
        <w:t xml:space="preserve"> </w:t>
      </w:r>
      <w:proofErr w:type="spellStart"/>
      <w:r w:rsidR="00CF25A0">
        <w:t>animals</w:t>
      </w:r>
      <w:proofErr w:type="spellEnd"/>
      <w:r w:rsidR="007D4DEE">
        <w:t xml:space="preserve"> </w:t>
      </w:r>
      <w:proofErr w:type="spellStart"/>
      <w:r w:rsidR="007D4DEE">
        <w:t>species</w:t>
      </w:r>
      <w:proofErr w:type="spellEnd"/>
      <w:r w:rsidR="003F0F40">
        <w:t xml:space="preserve"> </w:t>
      </w:r>
      <w:r w:rsidR="001038BC">
        <w:fldChar w:fldCharType="begin" w:fldLock="1"/>
      </w:r>
      <w:r w:rsidR="00005786">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rsidR="001038BC">
        <w:fldChar w:fldCharType="separate"/>
      </w:r>
      <w:r w:rsidR="001038BC" w:rsidRPr="001038BC">
        <w:rPr>
          <w:noProof/>
        </w:rPr>
        <w:t>(Schmitz et al., 2022)</w:t>
      </w:r>
      <w:r w:rsidR="001038BC">
        <w:fldChar w:fldCharType="end"/>
      </w:r>
      <w:r w:rsidR="00CF25A0">
        <w:t xml:space="preserve">, </w:t>
      </w:r>
      <w:proofErr w:type="spellStart"/>
      <w:r w:rsidR="003141CD">
        <w:t>some</w:t>
      </w:r>
      <w:proofErr w:type="spellEnd"/>
      <w:r w:rsidR="003141CD">
        <w:t xml:space="preserve"> of </w:t>
      </w:r>
      <w:proofErr w:type="spellStart"/>
      <w:r w:rsidR="003141CD">
        <w:t>the</w:t>
      </w:r>
      <w:proofErr w:type="spellEnd"/>
      <w:r w:rsidR="003141CD">
        <w:t xml:space="preserve"> </w:t>
      </w:r>
      <w:proofErr w:type="spellStart"/>
      <w:r w:rsidR="003141CD">
        <w:t>most</w:t>
      </w:r>
      <w:proofErr w:type="spellEnd"/>
      <w:r w:rsidR="003141CD">
        <w:t xml:space="preserve"> controversial </w:t>
      </w:r>
      <w:proofErr w:type="spellStart"/>
      <w:r w:rsidR="00271087">
        <w:t>findings</w:t>
      </w:r>
      <w:proofErr w:type="spellEnd"/>
      <w:r w:rsidR="00271087">
        <w:t xml:space="preserve"> </w:t>
      </w:r>
      <w:r w:rsidR="00060483">
        <w:t xml:space="preserve">in </w:t>
      </w:r>
      <w:proofErr w:type="spellStart"/>
      <w:r w:rsidR="00060483">
        <w:t>evolutionary</w:t>
      </w:r>
      <w:proofErr w:type="spellEnd"/>
      <w:r w:rsidR="00060483">
        <w:t xml:space="preserve"> </w:t>
      </w:r>
      <w:proofErr w:type="spellStart"/>
      <w:r w:rsidR="00060483">
        <w:t>biology</w:t>
      </w:r>
      <w:proofErr w:type="spellEnd"/>
      <w:r w:rsidR="00060483">
        <w:t xml:space="preserve">, </w:t>
      </w:r>
      <w:proofErr w:type="spellStart"/>
      <w:r w:rsidR="008E171A">
        <w:t>for</w:t>
      </w:r>
      <w:proofErr w:type="spellEnd"/>
      <w:r w:rsidR="008E171A">
        <w:t xml:space="preserve"> </w:t>
      </w:r>
      <w:proofErr w:type="spellStart"/>
      <w:r w:rsidR="008E171A">
        <w:t>example</w:t>
      </w:r>
      <w:proofErr w:type="spellEnd"/>
      <w:r w:rsidR="00193557">
        <w:t xml:space="preserve"> </w:t>
      </w:r>
      <w:proofErr w:type="spellStart"/>
      <w:r w:rsidR="005B0919">
        <w:t>mutations</w:t>
      </w:r>
      <w:proofErr w:type="spellEnd"/>
      <w:r w:rsidR="005B0919">
        <w:t xml:space="preserve"> </w:t>
      </w:r>
      <w:proofErr w:type="spellStart"/>
      <w:r w:rsidR="00D02E11">
        <w:t>occur</w:t>
      </w:r>
      <w:proofErr w:type="spellEnd"/>
      <w:r w:rsidR="00D02E11">
        <w:t xml:space="preserve"> </w:t>
      </w:r>
      <w:proofErr w:type="spellStart"/>
      <w:r w:rsidR="00D02E11">
        <w:t>less</w:t>
      </w:r>
      <w:proofErr w:type="spellEnd"/>
      <w:r w:rsidR="00D02E11">
        <w:t xml:space="preserve"> </w:t>
      </w:r>
      <w:proofErr w:type="spellStart"/>
      <w:r w:rsidR="00D02E11">
        <w:t>often</w:t>
      </w:r>
      <w:proofErr w:type="spellEnd"/>
      <w:r w:rsidR="00D02E11">
        <w:t xml:space="preserve"> in </w:t>
      </w:r>
      <w:proofErr w:type="spellStart"/>
      <w:r w:rsidR="00D02E11">
        <w:t>functionally</w:t>
      </w:r>
      <w:proofErr w:type="spellEnd"/>
      <w:r w:rsidR="00D02E11">
        <w:t xml:space="preserve"> </w:t>
      </w:r>
      <w:proofErr w:type="spellStart"/>
      <w:r w:rsidR="00D02E11">
        <w:t>constrained</w:t>
      </w:r>
      <w:proofErr w:type="spellEnd"/>
      <w:r w:rsidR="00D02E11">
        <w:t xml:space="preserve"> </w:t>
      </w:r>
      <w:proofErr w:type="spellStart"/>
      <w:r w:rsidR="00D02E11">
        <w:t>regions</w:t>
      </w:r>
      <w:proofErr w:type="spellEnd"/>
      <w:r w:rsidR="00D02E11">
        <w:t xml:space="preserve"> and </w:t>
      </w:r>
      <w:proofErr w:type="spellStart"/>
      <w:r w:rsidR="00D006DC">
        <w:t>epimutations</w:t>
      </w:r>
      <w:proofErr w:type="spellEnd"/>
      <w:r w:rsidR="00D006DC">
        <w:t xml:space="preserve"> are </w:t>
      </w:r>
      <w:proofErr w:type="spellStart"/>
      <w:r w:rsidR="00D006DC">
        <w:t>located</w:t>
      </w:r>
      <w:proofErr w:type="spellEnd"/>
      <w:r w:rsidR="00D006DC">
        <w:t xml:space="preserve"> in </w:t>
      </w:r>
      <w:proofErr w:type="spellStart"/>
      <w:r w:rsidR="00D006DC">
        <w:t>hotspots</w:t>
      </w:r>
      <w:proofErr w:type="spellEnd"/>
      <w:r w:rsidR="00D006DC">
        <w:t xml:space="preserve"> </w:t>
      </w:r>
      <w:proofErr w:type="spellStart"/>
      <w:r w:rsidR="00EE6575">
        <w:t>with</w:t>
      </w:r>
      <w:proofErr w:type="spellEnd"/>
      <w:r w:rsidR="00EE6575">
        <w:t xml:space="preserve"> </w:t>
      </w:r>
      <w:proofErr w:type="spellStart"/>
      <w:r w:rsidR="00D02E11">
        <w:t>specific</w:t>
      </w:r>
      <w:proofErr w:type="spellEnd"/>
      <w:r w:rsidR="00D02E11">
        <w:t xml:space="preserve"> </w:t>
      </w:r>
      <w:proofErr w:type="spellStart"/>
      <w:r w:rsidR="00EE6575">
        <w:t>chromatin</w:t>
      </w:r>
      <w:proofErr w:type="spellEnd"/>
      <w:r w:rsidR="00EE6575">
        <w:t xml:space="preserve"> </w:t>
      </w:r>
      <w:proofErr w:type="spellStart"/>
      <w:r w:rsidR="00EE6575">
        <w:t>features</w:t>
      </w:r>
      <w:proofErr w:type="spellEnd"/>
      <w:r w:rsidR="00710089">
        <w:t xml:space="preserve">, </w:t>
      </w:r>
      <w:proofErr w:type="spellStart"/>
      <w:r w:rsidR="00E800AB">
        <w:t>used</w:t>
      </w:r>
      <w:proofErr w:type="spellEnd"/>
      <w:r w:rsidR="00E800AB">
        <w:t xml:space="preserve"> </w:t>
      </w:r>
      <w:proofErr w:type="spellStart"/>
      <w:r w:rsidR="00E800AB">
        <w:t>plant</w:t>
      </w:r>
      <w:proofErr w:type="spellEnd"/>
      <w:r w:rsidR="00E800AB">
        <w:t xml:space="preserve"> </w:t>
      </w:r>
      <w:proofErr w:type="spellStart"/>
      <w:r w:rsidR="00E800AB">
        <w:t>models</w:t>
      </w:r>
      <w:proofErr w:type="spellEnd"/>
      <w:r w:rsidR="00503620">
        <w:t xml:space="preserve"> </w:t>
      </w:r>
      <w:r w:rsidR="00005786">
        <w:fldChar w:fldCharType="begin" w:fldLock="1"/>
      </w:r>
      <w:r w:rsidR="00470D12">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rsidR="00005786">
        <w:fldChar w:fldCharType="separate"/>
      </w:r>
      <w:r w:rsidR="00005786" w:rsidRPr="00005786">
        <w:rPr>
          <w:noProof/>
        </w:rPr>
        <w:t>(Hazarika et al., 2022; Monroe et al., 2022)</w:t>
      </w:r>
      <w:r w:rsidR="00005786">
        <w:fldChar w:fldCharType="end"/>
      </w:r>
      <w:r w:rsidR="001D594F">
        <w:t>.</w:t>
      </w:r>
      <w:r w:rsidR="00A1083E">
        <w:t xml:space="preserve"> </w:t>
      </w:r>
      <w:proofErr w:type="spellStart"/>
      <w:r w:rsidR="00AD53A6">
        <w:t>These</w:t>
      </w:r>
      <w:proofErr w:type="spellEnd"/>
      <w:r w:rsidR="00AD53A6">
        <w:t xml:space="preserve"> </w:t>
      </w:r>
      <w:proofErr w:type="spellStart"/>
      <w:r w:rsidR="00AD53A6">
        <w:t>findings</w:t>
      </w:r>
      <w:proofErr w:type="spellEnd"/>
      <w:r w:rsidR="00AD53A6">
        <w:t xml:space="preserve"> </w:t>
      </w:r>
      <w:proofErr w:type="spellStart"/>
      <w:r w:rsidR="00796885">
        <w:t>supported</w:t>
      </w:r>
      <w:proofErr w:type="spellEnd"/>
      <w:r w:rsidR="00796885">
        <w:t xml:space="preserve"> </w:t>
      </w:r>
      <w:proofErr w:type="spellStart"/>
      <w:r w:rsidR="00796885">
        <w:t>the</w:t>
      </w:r>
      <w:proofErr w:type="spellEnd"/>
      <w:r w:rsidR="00796885">
        <w:t xml:space="preserve"> </w:t>
      </w:r>
      <w:proofErr w:type="spellStart"/>
      <w:r w:rsidR="00796885">
        <w:t>clear</w:t>
      </w:r>
      <w:proofErr w:type="spellEnd"/>
      <w:r w:rsidR="00796885">
        <w:t xml:space="preserve"> </w:t>
      </w:r>
      <w:proofErr w:type="spellStart"/>
      <w:r w:rsidR="00796885">
        <w:t>importance</w:t>
      </w:r>
      <w:proofErr w:type="spellEnd"/>
      <w:r w:rsidR="00796885">
        <w:t xml:space="preserve"> of </w:t>
      </w:r>
      <w:proofErr w:type="spellStart"/>
      <w:r w:rsidR="00796885">
        <w:t>the</w:t>
      </w:r>
      <w:proofErr w:type="spellEnd"/>
      <w:r w:rsidR="00796885">
        <w:t xml:space="preserve"> </w:t>
      </w:r>
      <w:proofErr w:type="spellStart"/>
      <w:r w:rsidR="00796885">
        <w:t>plant</w:t>
      </w:r>
      <w:proofErr w:type="spellEnd"/>
      <w:r w:rsidR="00796885">
        <w:t xml:space="preserve"> </w:t>
      </w:r>
      <w:proofErr w:type="spellStart"/>
      <w:r w:rsidR="00796885">
        <w:t>kingdom</w:t>
      </w:r>
      <w:proofErr w:type="spellEnd"/>
      <w:r w:rsidR="00796885">
        <w:t xml:space="preserve"> in </w:t>
      </w:r>
      <w:proofErr w:type="spellStart"/>
      <w:r w:rsidR="006A319B">
        <w:t>e</w:t>
      </w:r>
      <w:r w:rsidR="005828D7">
        <w:t>volutionary</w:t>
      </w:r>
      <w:proofErr w:type="spellEnd"/>
      <w:r w:rsidR="005828D7">
        <w:t xml:space="preserve"> </w:t>
      </w:r>
      <w:proofErr w:type="spellStart"/>
      <w:r w:rsidR="005828D7">
        <w:t>functional-genomics</w:t>
      </w:r>
      <w:proofErr w:type="spellEnd"/>
      <w:r w:rsidR="005828D7">
        <w:t xml:space="preserve">. </w:t>
      </w:r>
      <w:proofErr w:type="spellStart"/>
      <w:r w:rsidR="00245837">
        <w:t>Plants</w:t>
      </w:r>
      <w:proofErr w:type="spellEnd"/>
      <w:r w:rsidR="00245837">
        <w:t xml:space="preserve"> </w:t>
      </w:r>
      <w:proofErr w:type="spellStart"/>
      <w:r w:rsidR="00245837">
        <w:t>present</w:t>
      </w:r>
      <w:proofErr w:type="spellEnd"/>
      <w:r w:rsidR="00245837">
        <w:t xml:space="preserve"> a series </w:t>
      </w:r>
      <w:r w:rsidR="001E7021">
        <w:t xml:space="preserve">of </w:t>
      </w:r>
      <w:proofErr w:type="spellStart"/>
      <w:r w:rsidR="001E7021">
        <w:t>interesting</w:t>
      </w:r>
      <w:proofErr w:type="spellEnd"/>
      <w:r w:rsidR="001E7021">
        <w:t xml:space="preserve"> </w:t>
      </w:r>
      <w:r w:rsidR="00CE49B5">
        <w:t>molecular</w:t>
      </w:r>
      <w:r w:rsidR="001E7021">
        <w:t xml:space="preserve"> </w:t>
      </w:r>
      <w:proofErr w:type="spellStart"/>
      <w:r w:rsidR="001E7021">
        <w:t>features</w:t>
      </w:r>
      <w:proofErr w:type="spellEnd"/>
      <w:r w:rsidR="00E1141E">
        <w:t xml:space="preserve"> </w:t>
      </w:r>
      <w:proofErr w:type="spellStart"/>
      <w:r w:rsidR="00E1141E">
        <w:t>that</w:t>
      </w:r>
      <w:proofErr w:type="spellEnd"/>
      <w:r w:rsidR="00E1141E">
        <w:t xml:space="preserve"> </w:t>
      </w:r>
      <w:proofErr w:type="spellStart"/>
      <w:r w:rsidR="002F2DC9">
        <w:t>allow</w:t>
      </w:r>
      <w:proofErr w:type="spellEnd"/>
      <w:r w:rsidR="002F2DC9">
        <w:t xml:space="preserve"> </w:t>
      </w:r>
      <w:proofErr w:type="spellStart"/>
      <w:r w:rsidR="00CA6E22">
        <w:t>same-</w:t>
      </w:r>
      <w:r w:rsidR="00D31C9A">
        <w:t>sequence</w:t>
      </w:r>
      <w:proofErr w:type="spellEnd"/>
      <w:r w:rsidR="00D31C9A">
        <w:t xml:space="preserve"> </w:t>
      </w:r>
      <w:proofErr w:type="spellStart"/>
      <w:r w:rsidR="00CA6E22">
        <w:t>different-</w:t>
      </w:r>
      <w:r w:rsidR="00A351D5">
        <w:t>functions</w:t>
      </w:r>
      <w:proofErr w:type="spellEnd"/>
      <w:r w:rsidR="00A351D5">
        <w:t xml:space="preserve"> </w:t>
      </w:r>
      <w:proofErr w:type="spellStart"/>
      <w:r w:rsidR="00A351D5">
        <w:t>scenarios</w:t>
      </w:r>
      <w:proofErr w:type="spellEnd"/>
      <w:r w:rsidR="001E7021">
        <w:t xml:space="preserve">, </w:t>
      </w:r>
      <w:proofErr w:type="spellStart"/>
      <w:r w:rsidR="00CE49B5">
        <w:t>like</w:t>
      </w:r>
      <w:proofErr w:type="spellEnd"/>
      <w:r w:rsidR="00CE49B5">
        <w:t xml:space="preserve"> </w:t>
      </w:r>
      <w:proofErr w:type="spellStart"/>
      <w:r w:rsidR="00E56E24">
        <w:t>epigenetic</w:t>
      </w:r>
      <w:proofErr w:type="spellEnd"/>
      <w:r w:rsidR="00E56E24">
        <w:t xml:space="preserve"> </w:t>
      </w:r>
      <w:proofErr w:type="spellStart"/>
      <w:r w:rsidR="00CE7D3F">
        <w:t>states</w:t>
      </w:r>
      <w:proofErr w:type="spellEnd"/>
      <w:r w:rsidR="00CE7D3F">
        <w:t xml:space="preserve"> are more </w:t>
      </w:r>
      <w:proofErr w:type="spellStart"/>
      <w:r w:rsidR="00CE7D3F">
        <w:t>easily</w:t>
      </w:r>
      <w:proofErr w:type="spellEnd"/>
      <w:r w:rsidR="00CE7D3F">
        <w:t xml:space="preserve"> </w:t>
      </w:r>
      <w:proofErr w:type="spellStart"/>
      <w:r w:rsidR="00CE7D3F">
        <w:t>transmitted</w:t>
      </w:r>
      <w:proofErr w:type="spellEnd"/>
      <w:r w:rsidR="00CE7D3F">
        <w:t xml:space="preserve"> </w:t>
      </w:r>
      <w:proofErr w:type="spellStart"/>
      <w:r w:rsidR="00CE7D3F">
        <w:lastRenderedPageBreak/>
        <w:t>inter</w:t>
      </w:r>
      <w:r w:rsidR="00F5546F">
        <w:t>generationally</w:t>
      </w:r>
      <w:proofErr w:type="spellEnd"/>
      <w:r w:rsidR="00F5546F">
        <w:t xml:space="preserve"> </w:t>
      </w:r>
      <w:proofErr w:type="spellStart"/>
      <w:r w:rsidR="00F5546F">
        <w:t>due</w:t>
      </w:r>
      <w:proofErr w:type="spellEnd"/>
      <w:r w:rsidR="00F5546F">
        <w:t xml:space="preserve"> to </w:t>
      </w:r>
      <w:proofErr w:type="spellStart"/>
      <w:r w:rsidR="00F5546F">
        <w:t>soft</w:t>
      </w:r>
      <w:proofErr w:type="spellEnd"/>
      <w:r w:rsidR="00F5546F">
        <w:t xml:space="preserve"> </w:t>
      </w:r>
      <w:proofErr w:type="spellStart"/>
      <w:r w:rsidR="00F5546F">
        <w:t>epigenetic</w:t>
      </w:r>
      <w:proofErr w:type="spellEnd"/>
      <w:r w:rsidR="00CE7D3F">
        <w:t xml:space="preserve"> </w:t>
      </w:r>
      <w:proofErr w:type="spellStart"/>
      <w:r w:rsidR="008F4982">
        <w:t>reset</w:t>
      </w:r>
      <w:proofErr w:type="spellEnd"/>
      <w:r w:rsidR="008F4982">
        <w:t xml:space="preserve"> </w:t>
      </w:r>
      <w:proofErr w:type="spellStart"/>
      <w:r w:rsidR="00CE7D3F">
        <w:t>during</w:t>
      </w:r>
      <w:proofErr w:type="spellEnd"/>
      <w:r w:rsidR="008F4982">
        <w:t xml:space="preserve"> meiosis and </w:t>
      </w:r>
      <w:proofErr w:type="spellStart"/>
      <w:r w:rsidR="008F4982">
        <w:t>early</w:t>
      </w:r>
      <w:proofErr w:type="spellEnd"/>
      <w:r w:rsidR="008F4982">
        <w:t xml:space="preserve"> </w:t>
      </w:r>
      <w:proofErr w:type="spellStart"/>
      <w:r w:rsidR="008F4982">
        <w:t>development</w:t>
      </w:r>
      <w:proofErr w:type="spellEnd"/>
      <w:r w:rsidR="00CE7D3F">
        <w:t xml:space="preserve">, </w:t>
      </w:r>
      <w:proofErr w:type="spellStart"/>
      <w:r w:rsidR="008E072D">
        <w:t>epialleles</w:t>
      </w:r>
      <w:proofErr w:type="spellEnd"/>
      <w:r w:rsidR="008E072D">
        <w:t xml:space="preserve"> are quite </w:t>
      </w:r>
      <w:proofErr w:type="spellStart"/>
      <w:r w:rsidR="008E072D">
        <w:t>common</w:t>
      </w:r>
      <w:proofErr w:type="spellEnd"/>
      <w:r w:rsidR="008E072D">
        <w:t xml:space="preserve"> and </w:t>
      </w:r>
      <w:proofErr w:type="spellStart"/>
      <w:r w:rsidR="005D068D">
        <w:t>relative</w:t>
      </w:r>
      <w:proofErr w:type="spellEnd"/>
      <w:r w:rsidR="005D068D">
        <w:t xml:space="preserve"> </w:t>
      </w:r>
      <w:proofErr w:type="spellStart"/>
      <w:r w:rsidR="005D068D">
        <w:t>high</w:t>
      </w:r>
      <w:proofErr w:type="spellEnd"/>
      <w:r w:rsidR="005D068D">
        <w:t xml:space="preserve"> </w:t>
      </w:r>
      <w:proofErr w:type="spellStart"/>
      <w:r w:rsidR="005D068D">
        <w:t>rate</w:t>
      </w:r>
      <w:proofErr w:type="spellEnd"/>
      <w:r w:rsidR="005D068D">
        <w:t xml:space="preserve"> of </w:t>
      </w:r>
      <w:proofErr w:type="spellStart"/>
      <w:r w:rsidR="005D068D">
        <w:t>duplication</w:t>
      </w:r>
      <w:proofErr w:type="spellEnd"/>
      <w:r w:rsidR="005D068D">
        <w:t xml:space="preserve"> </w:t>
      </w:r>
      <w:proofErr w:type="spellStart"/>
      <w:r w:rsidR="005D068D">
        <w:t>events</w:t>
      </w:r>
      <w:proofErr w:type="spellEnd"/>
      <w:r w:rsidR="005D068D">
        <w:t xml:space="preserve"> so </w:t>
      </w:r>
      <w:proofErr w:type="spellStart"/>
      <w:r w:rsidR="009A6AF8">
        <w:t>multiple</w:t>
      </w:r>
      <w:proofErr w:type="spellEnd"/>
      <w:r w:rsidR="009A6AF8">
        <w:t xml:space="preserve"> </w:t>
      </w:r>
      <w:r w:rsidR="00C206D5">
        <w:t>original</w:t>
      </w:r>
      <w:r w:rsidR="00725275">
        <w:t xml:space="preserve"> </w:t>
      </w:r>
      <w:proofErr w:type="spellStart"/>
      <w:r w:rsidR="009A6AF8">
        <w:t>exact</w:t>
      </w:r>
      <w:proofErr w:type="spellEnd"/>
      <w:r w:rsidR="009A6AF8">
        <w:t xml:space="preserve"> gene copies </w:t>
      </w:r>
      <w:proofErr w:type="spellStart"/>
      <w:r w:rsidR="00F951C8">
        <w:t>with</w:t>
      </w:r>
      <w:proofErr w:type="spellEnd"/>
      <w:r w:rsidR="00F951C8">
        <w:t xml:space="preserve"> </w:t>
      </w:r>
      <w:proofErr w:type="spellStart"/>
      <w:r w:rsidR="00F951C8">
        <w:t>distinct</w:t>
      </w:r>
      <w:proofErr w:type="spellEnd"/>
      <w:r w:rsidR="00F951C8">
        <w:t xml:space="preserve"> </w:t>
      </w:r>
      <w:proofErr w:type="spellStart"/>
      <w:r w:rsidR="00B12618">
        <w:t>selection</w:t>
      </w:r>
      <w:proofErr w:type="spellEnd"/>
      <w:r w:rsidR="00B12618">
        <w:t xml:space="preserve"> </w:t>
      </w:r>
      <w:proofErr w:type="spellStart"/>
      <w:r w:rsidR="00B12618">
        <w:t>pressures</w:t>
      </w:r>
      <w:proofErr w:type="spellEnd"/>
      <w:r w:rsidR="00B12618">
        <w:t xml:space="preserve"> </w:t>
      </w:r>
      <w:r w:rsidR="00A1417D">
        <w:t xml:space="preserve">in response to </w:t>
      </w:r>
      <w:proofErr w:type="spellStart"/>
      <w:r w:rsidR="00A1417D">
        <w:t>the</w:t>
      </w:r>
      <w:proofErr w:type="spellEnd"/>
      <w:r w:rsidR="00A1417D">
        <w:t xml:space="preserve"> </w:t>
      </w:r>
      <w:proofErr w:type="spellStart"/>
      <w:r w:rsidR="00A1417D">
        <w:t>enviroment</w:t>
      </w:r>
      <w:proofErr w:type="spellEnd"/>
      <w:r w:rsidR="00A1417D">
        <w:t xml:space="preserve"> </w:t>
      </w:r>
      <w:proofErr w:type="spellStart"/>
      <w:r w:rsidR="00591B3D">
        <w:t>could</w:t>
      </w:r>
      <w:proofErr w:type="spellEnd"/>
      <w:r w:rsidR="00591B3D">
        <w:t xml:space="preserve"> </w:t>
      </w:r>
      <w:proofErr w:type="spellStart"/>
      <w:r w:rsidR="00207234">
        <w:t>exist</w:t>
      </w:r>
      <w:proofErr w:type="spellEnd"/>
      <w:r w:rsidR="00A1417D">
        <w:t xml:space="preserve"> </w:t>
      </w:r>
      <w:r w:rsidR="00470D12">
        <w:fldChar w:fldCharType="begin" w:fldLock="1"/>
      </w:r>
      <w:r w:rsidR="00A04513">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rsidR="00470D12">
        <w:fldChar w:fldCharType="separate"/>
      </w:r>
      <w:r w:rsidR="00470D12" w:rsidRPr="00470D12">
        <w:rPr>
          <w:noProof/>
        </w:rPr>
        <w:t>(Ashe et al., 2021; Cusack et al., 2021)</w:t>
      </w:r>
      <w:r w:rsidR="00470D12">
        <w:fldChar w:fldCharType="end"/>
      </w:r>
      <w:r w:rsidR="00A1417D">
        <w:t>.</w:t>
      </w:r>
      <w:r w:rsidR="00027217">
        <w:t xml:space="preserve"> </w:t>
      </w:r>
      <w:proofErr w:type="spellStart"/>
      <w:r w:rsidR="004F72BF">
        <w:t>Many</w:t>
      </w:r>
      <w:proofErr w:type="spellEnd"/>
      <w:r w:rsidR="004F72BF">
        <w:t xml:space="preserve"> </w:t>
      </w:r>
      <w:proofErr w:type="spellStart"/>
      <w:r w:rsidR="004F72BF">
        <w:t>comparative-genomics</w:t>
      </w:r>
      <w:proofErr w:type="spellEnd"/>
      <w:r w:rsidR="004F72BF">
        <w:t xml:space="preserve"> </w:t>
      </w:r>
      <w:proofErr w:type="spellStart"/>
      <w:r w:rsidR="004F72BF">
        <w:t>studies</w:t>
      </w:r>
      <w:proofErr w:type="spellEnd"/>
      <w:r w:rsidR="004F72BF">
        <w:t xml:space="preserve"> </w:t>
      </w:r>
      <w:proofErr w:type="spellStart"/>
      <w:r w:rsidR="00157B15">
        <w:t>interrogate</w:t>
      </w:r>
      <w:proofErr w:type="spellEnd"/>
      <w:r w:rsidR="00157B15">
        <w:t xml:space="preserve"> </w:t>
      </w:r>
      <w:proofErr w:type="spellStart"/>
      <w:r w:rsidR="00AE6DAC">
        <w:t>sequence-conserved</w:t>
      </w:r>
      <w:proofErr w:type="spellEnd"/>
      <w:r w:rsidR="00AE6DAC">
        <w:t xml:space="preserve"> </w:t>
      </w:r>
      <w:proofErr w:type="spellStart"/>
      <w:r w:rsidR="00BA3E2B">
        <w:t>loci</w:t>
      </w:r>
      <w:proofErr w:type="spellEnd"/>
      <w:r w:rsidR="00BA3E2B">
        <w:t xml:space="preserve"> </w:t>
      </w:r>
      <w:r w:rsidR="000B0212">
        <w:t xml:space="preserve">of </w:t>
      </w:r>
      <w:proofErr w:type="spellStart"/>
      <w:r w:rsidR="000B0212">
        <w:t>interest</w:t>
      </w:r>
      <w:proofErr w:type="spellEnd"/>
      <w:r w:rsidR="000B0212">
        <w:t xml:space="preserve"> </w:t>
      </w:r>
      <w:proofErr w:type="spellStart"/>
      <w:r w:rsidR="00AE6DAC">
        <w:t>across</w:t>
      </w:r>
      <w:proofErr w:type="spellEnd"/>
      <w:r w:rsidR="00AE6DAC">
        <w:t xml:space="preserve"> a </w:t>
      </w:r>
      <w:proofErr w:type="spellStart"/>
      <w:r w:rsidR="00AE6DAC">
        <w:t>wide</w:t>
      </w:r>
      <w:proofErr w:type="spellEnd"/>
      <w:r w:rsidR="00AE6DAC">
        <w:t xml:space="preserve"> </w:t>
      </w:r>
      <w:proofErr w:type="spellStart"/>
      <w:r w:rsidR="00AE6DAC">
        <w:t>range</w:t>
      </w:r>
      <w:proofErr w:type="spellEnd"/>
      <w:r w:rsidR="00AE6DAC">
        <w:t xml:space="preserve"> of </w:t>
      </w:r>
      <w:proofErr w:type="spellStart"/>
      <w:r w:rsidR="00AE6DAC">
        <w:t>species</w:t>
      </w:r>
      <w:proofErr w:type="spellEnd"/>
      <w:r w:rsidR="00F309D2">
        <w:t xml:space="preserve"> and </w:t>
      </w:r>
      <w:proofErr w:type="spellStart"/>
      <w:r w:rsidR="00C1408C">
        <w:t>its</w:t>
      </w:r>
      <w:proofErr w:type="spellEnd"/>
      <w:r w:rsidR="00A77AC6">
        <w:t xml:space="preserve"> </w:t>
      </w:r>
      <w:proofErr w:type="spellStart"/>
      <w:r w:rsidR="00F309D2">
        <w:t>function</w:t>
      </w:r>
      <w:proofErr w:type="spellEnd"/>
      <w:r w:rsidR="00F309D2">
        <w:t xml:space="preserve"> </w:t>
      </w:r>
      <w:proofErr w:type="spellStart"/>
      <w:r w:rsidR="00A33962">
        <w:t>is</w:t>
      </w:r>
      <w:proofErr w:type="spellEnd"/>
      <w:r w:rsidR="00A33962">
        <w:t xml:space="preserve"> </w:t>
      </w:r>
      <w:proofErr w:type="spellStart"/>
      <w:r w:rsidR="00A33962">
        <w:t>determined</w:t>
      </w:r>
      <w:proofErr w:type="spellEnd"/>
      <w:r w:rsidR="00A33962">
        <w:t xml:space="preserve"> </w:t>
      </w:r>
      <w:proofErr w:type="spellStart"/>
      <w:r w:rsidR="00F92EB1">
        <w:t>by</w:t>
      </w:r>
      <w:proofErr w:type="spellEnd"/>
      <w:r w:rsidR="00F92EB1">
        <w:t xml:space="preserve"> </w:t>
      </w:r>
      <w:proofErr w:type="spellStart"/>
      <w:r w:rsidR="00F92EB1">
        <w:t>perturbing</w:t>
      </w:r>
      <w:proofErr w:type="spellEnd"/>
      <w:r w:rsidR="00F92EB1">
        <w:t xml:space="preserve"> </w:t>
      </w:r>
      <w:proofErr w:type="spellStart"/>
      <w:r w:rsidR="00F92EB1">
        <w:t>their</w:t>
      </w:r>
      <w:proofErr w:type="spellEnd"/>
      <w:r w:rsidR="00F92EB1">
        <w:t xml:space="preserve"> </w:t>
      </w:r>
      <w:proofErr w:type="spellStart"/>
      <w:r w:rsidR="00F92EB1">
        <w:t>homologous</w:t>
      </w:r>
      <w:proofErr w:type="spellEnd"/>
      <w:r w:rsidR="00F92EB1">
        <w:t xml:space="preserve"> in </w:t>
      </w:r>
      <w:r w:rsidR="009870C1">
        <w:t xml:space="preserve">a single </w:t>
      </w:r>
      <w:proofErr w:type="spellStart"/>
      <w:r w:rsidR="009870C1">
        <w:t>model</w:t>
      </w:r>
      <w:proofErr w:type="spellEnd"/>
      <w:r w:rsidR="009870C1">
        <w:t xml:space="preserve"> </w:t>
      </w:r>
      <w:proofErr w:type="spellStart"/>
      <w:r w:rsidR="009870C1">
        <w:t>organism</w:t>
      </w:r>
      <w:proofErr w:type="spellEnd"/>
      <w:r w:rsidR="006767BE">
        <w:t xml:space="preserve">. </w:t>
      </w:r>
      <w:r w:rsidR="00F238EA">
        <w:t xml:space="preserve">In </w:t>
      </w:r>
      <w:proofErr w:type="spellStart"/>
      <w:r w:rsidR="00F238EA">
        <w:t>this</w:t>
      </w:r>
      <w:proofErr w:type="spellEnd"/>
      <w:r w:rsidR="00F238EA">
        <w:t xml:space="preserve"> </w:t>
      </w:r>
      <w:proofErr w:type="spellStart"/>
      <w:r w:rsidR="00F238EA">
        <w:t>context</w:t>
      </w:r>
      <w:proofErr w:type="spellEnd"/>
      <w:r w:rsidR="00F238EA">
        <w:t xml:space="preserve">, </w:t>
      </w:r>
      <w:r w:rsidR="00E82156">
        <w:t xml:space="preserve">a </w:t>
      </w:r>
      <w:proofErr w:type="spellStart"/>
      <w:r w:rsidR="00E82156">
        <w:t>maze</w:t>
      </w:r>
      <w:proofErr w:type="spellEnd"/>
      <w:r w:rsidR="00E82156">
        <w:t xml:space="preserve"> of </w:t>
      </w:r>
      <w:proofErr w:type="spellStart"/>
      <w:r w:rsidR="00E82156">
        <w:t>opportunities</w:t>
      </w:r>
      <w:proofErr w:type="spellEnd"/>
      <w:r w:rsidR="00E82156">
        <w:t xml:space="preserve"> and </w:t>
      </w:r>
      <w:proofErr w:type="spellStart"/>
      <w:r w:rsidR="00E82156">
        <w:t>challenges</w:t>
      </w:r>
      <w:proofErr w:type="spellEnd"/>
      <w:r w:rsidR="00E82156">
        <w:t xml:space="preserve"> </w:t>
      </w:r>
      <w:proofErr w:type="spellStart"/>
      <w:r w:rsidR="0036272F">
        <w:t>appeared</w:t>
      </w:r>
      <w:proofErr w:type="spellEnd"/>
      <w:r w:rsidR="0036272F">
        <w:t xml:space="preserve"> </w:t>
      </w:r>
      <w:r w:rsidR="00F224C1">
        <w:t xml:space="preserve">to </w:t>
      </w:r>
      <w:proofErr w:type="spellStart"/>
      <w:r w:rsidR="00EB1B9A">
        <w:t>system</w:t>
      </w:r>
      <w:r w:rsidR="005F278F">
        <w:t>atically</w:t>
      </w:r>
      <w:proofErr w:type="spellEnd"/>
      <w:r w:rsidR="005F278F">
        <w:t xml:space="preserve"> and </w:t>
      </w:r>
      <w:proofErr w:type="spellStart"/>
      <w:r w:rsidR="005F278F">
        <w:t>confidently</w:t>
      </w:r>
      <w:proofErr w:type="spellEnd"/>
      <w:r w:rsidR="005F278F">
        <w:t xml:space="preserve"> determine </w:t>
      </w:r>
      <w:proofErr w:type="spellStart"/>
      <w:r w:rsidR="000738CC">
        <w:t>the</w:t>
      </w:r>
      <w:proofErr w:type="spellEnd"/>
      <w:r w:rsidR="000738CC">
        <w:t xml:space="preserve"> </w:t>
      </w:r>
      <w:proofErr w:type="spellStart"/>
      <w:r w:rsidR="000738CC">
        <w:t>extent</w:t>
      </w:r>
      <w:proofErr w:type="spellEnd"/>
      <w:r w:rsidR="000738CC">
        <w:t xml:space="preserve"> </w:t>
      </w:r>
      <w:r w:rsidR="000D32F6">
        <w:t xml:space="preserve">of </w:t>
      </w:r>
      <w:proofErr w:type="spellStart"/>
      <w:r w:rsidR="00DE2988">
        <w:t>conservation</w:t>
      </w:r>
      <w:proofErr w:type="spellEnd"/>
      <w:r w:rsidR="00DE2988">
        <w:t xml:space="preserve"> at </w:t>
      </w:r>
      <w:proofErr w:type="spellStart"/>
      <w:r w:rsidR="00DE2988">
        <w:t>the</w:t>
      </w:r>
      <w:proofErr w:type="spellEnd"/>
      <w:r w:rsidR="00DE2988">
        <w:t xml:space="preserve"> </w:t>
      </w:r>
      <w:proofErr w:type="spellStart"/>
      <w:r w:rsidR="00DE2988">
        <w:t>functional</w:t>
      </w:r>
      <w:proofErr w:type="spellEnd"/>
      <w:r w:rsidR="00DE2988">
        <w:t xml:space="preserve"> </w:t>
      </w:r>
      <w:proofErr w:type="spellStart"/>
      <w:r w:rsidR="00DE2988">
        <w:t>genomics</w:t>
      </w:r>
      <w:proofErr w:type="spellEnd"/>
      <w:r w:rsidR="00DE2988">
        <w:t xml:space="preserve"> </w:t>
      </w:r>
      <w:proofErr w:type="spellStart"/>
      <w:r w:rsidR="00DE2988">
        <w:t>level</w:t>
      </w:r>
      <w:proofErr w:type="spellEnd"/>
      <w:r w:rsidR="00DE2988">
        <w:t xml:space="preserve"> </w:t>
      </w:r>
      <w:proofErr w:type="spellStart"/>
      <w:r w:rsidR="000B3C8F">
        <w:t>between</w:t>
      </w:r>
      <w:proofErr w:type="spellEnd"/>
      <w:r w:rsidR="000B3C8F">
        <w:t xml:space="preserve"> </w:t>
      </w:r>
      <w:proofErr w:type="spellStart"/>
      <w:r w:rsidR="000B3C8F">
        <w:t>model</w:t>
      </w:r>
      <w:proofErr w:type="spellEnd"/>
      <w:r w:rsidR="000B3C8F">
        <w:t xml:space="preserve"> </w:t>
      </w:r>
      <w:proofErr w:type="spellStart"/>
      <w:r w:rsidR="000B3C8F">
        <w:t>sp</w:t>
      </w:r>
      <w:r w:rsidR="00E17B2F">
        <w:t>e</w:t>
      </w:r>
      <w:r w:rsidR="000B3C8F">
        <w:t>cies</w:t>
      </w:r>
      <w:proofErr w:type="spellEnd"/>
      <w:r w:rsidR="00E17B2F">
        <w:t xml:space="preserve"> </w:t>
      </w:r>
      <w:r w:rsidR="00A04513">
        <w:fldChar w:fldCharType="begin" w:fldLock="1"/>
      </w:r>
      <w:r w:rsidR="00C90771">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A04513">
        <w:fldChar w:fldCharType="separate"/>
      </w:r>
      <w:r w:rsidR="00A04513" w:rsidRPr="00A04513">
        <w:rPr>
          <w:noProof/>
        </w:rPr>
        <w:t>(Kwon &amp; Ernst, 2021)</w:t>
      </w:r>
      <w:r w:rsidR="00A04513">
        <w:fldChar w:fldCharType="end"/>
      </w:r>
      <w:r w:rsidR="00E17B2F">
        <w:t>.</w:t>
      </w:r>
    </w:p>
    <w:p w14:paraId="5534FD91" w14:textId="34CBF8B1" w:rsidR="00FC366E" w:rsidRDefault="00B3438E" w:rsidP="00CF44A2">
      <w:pPr>
        <w:pStyle w:val="Textoindependiente"/>
      </w:pPr>
      <w:r>
        <w:t xml:space="preserve">Little </w:t>
      </w:r>
      <w:proofErr w:type="spellStart"/>
      <w:r>
        <w:t>p</w:t>
      </w:r>
      <w:r w:rsidR="00FD3DD9">
        <w:t>revious</w:t>
      </w:r>
      <w:proofErr w:type="spellEnd"/>
      <w:r w:rsidR="00FD3DD9">
        <w:t xml:space="preserve"> </w:t>
      </w:r>
      <w:proofErr w:type="spellStart"/>
      <w:r>
        <w:t>evidence</w:t>
      </w:r>
      <w:proofErr w:type="spellEnd"/>
      <w:r>
        <w:t xml:space="preserve"> </w:t>
      </w:r>
      <w:proofErr w:type="spellStart"/>
      <w:r w:rsidR="00AF67AD">
        <w:t>ana</w:t>
      </w:r>
      <w:r w:rsidR="009C0771">
        <w:t>lyzing</w:t>
      </w:r>
      <w:proofErr w:type="spellEnd"/>
      <w:r w:rsidR="009C0771">
        <w:t xml:space="preserve"> </w:t>
      </w:r>
      <w:proofErr w:type="spellStart"/>
      <w:r w:rsidR="00096AB9">
        <w:t>evolutionary</w:t>
      </w:r>
      <w:proofErr w:type="spellEnd"/>
      <w:r w:rsidR="009C0771">
        <w:t xml:space="preserve"> </w:t>
      </w:r>
      <w:proofErr w:type="spellStart"/>
      <w:r w:rsidR="009C0771">
        <w:t>functional-</w:t>
      </w:r>
      <w:r w:rsidR="00AF67AD">
        <w:t>genomics</w:t>
      </w:r>
      <w:proofErr w:type="spellEnd"/>
      <w:r w:rsidR="00AF67AD">
        <w:t xml:space="preserve"> </w:t>
      </w:r>
      <w:r w:rsidR="0027727B">
        <w:t xml:space="preserve">has </w:t>
      </w:r>
      <w:proofErr w:type="spellStart"/>
      <w:r w:rsidR="0027727B">
        <w:t>mostly</w:t>
      </w:r>
      <w:proofErr w:type="spellEnd"/>
      <w:r w:rsidR="0027727B">
        <w:t xml:space="preserve"> </w:t>
      </w:r>
      <w:proofErr w:type="spellStart"/>
      <w:r w:rsidR="0027727B">
        <w:t>been</w:t>
      </w:r>
      <w:proofErr w:type="spellEnd"/>
      <w:r w:rsidR="0027727B">
        <w:t xml:space="preserve"> </w:t>
      </w:r>
      <w:proofErr w:type="spellStart"/>
      <w:r w:rsidR="0027727B">
        <w:t>focus</w:t>
      </w:r>
      <w:r w:rsidR="00E876EF">
        <w:t>e</w:t>
      </w:r>
      <w:r w:rsidR="003554D4">
        <w:t>d</w:t>
      </w:r>
      <w:proofErr w:type="spellEnd"/>
      <w:r w:rsidR="0027727B">
        <w:t xml:space="preserve"> </w:t>
      </w:r>
      <w:proofErr w:type="spellStart"/>
      <w:r w:rsidR="0027727B">
        <w:t>on</w:t>
      </w:r>
      <w:proofErr w:type="spellEnd"/>
      <w:r w:rsidR="0027727B">
        <w:t xml:space="preserve"> compare </w:t>
      </w:r>
      <w:proofErr w:type="spellStart"/>
      <w:r w:rsidR="0027727B">
        <w:t>same</w:t>
      </w:r>
      <w:proofErr w:type="spellEnd"/>
      <w:r w:rsidR="0027727B">
        <w:t xml:space="preserve"> </w:t>
      </w:r>
      <w:proofErr w:type="spellStart"/>
      <w:r w:rsidR="0027727B">
        <w:t>assay</w:t>
      </w:r>
      <w:proofErr w:type="spellEnd"/>
      <w:r w:rsidR="0027727B">
        <w:t xml:space="preserve"> </w:t>
      </w:r>
      <w:proofErr w:type="spellStart"/>
      <w:r w:rsidR="0027727B">
        <w:t>matched</w:t>
      </w:r>
      <w:proofErr w:type="spellEnd"/>
      <w:r w:rsidR="0027727B">
        <w:t xml:space="preserve"> </w:t>
      </w:r>
      <w:proofErr w:type="spellStart"/>
      <w:r w:rsidR="0027727B">
        <w:t>experiments</w:t>
      </w:r>
      <w:proofErr w:type="spellEnd"/>
      <w:r w:rsidR="006849CA">
        <w:t xml:space="preserve"> </w:t>
      </w:r>
      <w:r w:rsidR="00C90771">
        <w:fldChar w:fldCharType="begin" w:fldLock="1"/>
      </w:r>
      <w:r w:rsidR="00385D26">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rsidR="00C90771">
        <w:fldChar w:fldCharType="separate"/>
      </w:r>
      <w:r w:rsidR="00C90771" w:rsidRPr="00C90771">
        <w:rPr>
          <w:noProof/>
        </w:rPr>
        <w:t>(</w:t>
      </w:r>
      <w:r w:rsidR="00C90771" w:rsidRPr="00C90771">
        <w:rPr>
          <w:noProof/>
        </w:rPr>
        <w:t>Maher et al., 2018</w:t>
      </w:r>
      <w:r w:rsidR="00C90771">
        <w:rPr>
          <w:noProof/>
        </w:rPr>
        <w:t xml:space="preserve">; </w:t>
      </w:r>
      <w:r w:rsidR="00C90771" w:rsidRPr="00C90771">
        <w:rPr>
          <w:noProof/>
        </w:rPr>
        <w:t>Lu et al., 2019)</w:t>
      </w:r>
      <w:r w:rsidR="00C90771">
        <w:fldChar w:fldCharType="end"/>
      </w:r>
      <w:r w:rsidR="0027727B">
        <w:t xml:space="preserve">. </w:t>
      </w:r>
      <w:proofErr w:type="spellStart"/>
      <w:r w:rsidR="00BB45EA">
        <w:t>These</w:t>
      </w:r>
      <w:proofErr w:type="spellEnd"/>
      <w:r w:rsidR="00BB45EA">
        <w:t xml:space="preserve"> </w:t>
      </w:r>
      <w:proofErr w:type="spellStart"/>
      <w:r w:rsidR="00BB45EA">
        <w:t>works</w:t>
      </w:r>
      <w:proofErr w:type="spellEnd"/>
      <w:r w:rsidR="00BB45EA">
        <w:t xml:space="preserve"> </w:t>
      </w:r>
      <w:proofErr w:type="spellStart"/>
      <w:r w:rsidR="00BB45EA">
        <w:t>have</w:t>
      </w:r>
      <w:proofErr w:type="spellEnd"/>
      <w:r w:rsidR="00BB45EA">
        <w:t xml:space="preserve"> </w:t>
      </w:r>
      <w:proofErr w:type="spellStart"/>
      <w:r w:rsidR="00BB45EA">
        <w:t>been</w:t>
      </w:r>
      <w:proofErr w:type="spellEnd"/>
      <w:r w:rsidR="00BB45EA">
        <w:t xml:space="preserve"> crucial </w:t>
      </w:r>
      <w:proofErr w:type="spellStart"/>
      <w:r w:rsidR="00BB45EA">
        <w:t>for</w:t>
      </w:r>
      <w:proofErr w:type="spellEnd"/>
      <w:r w:rsidR="00BB45EA">
        <w:t xml:space="preserve"> in-</w:t>
      </w:r>
      <w:proofErr w:type="spellStart"/>
      <w:r w:rsidR="00BB45EA">
        <w:t>depth</w:t>
      </w:r>
      <w:proofErr w:type="spellEnd"/>
      <w:r w:rsidR="00BB45EA">
        <w:t xml:space="preserve"> </w:t>
      </w:r>
      <w:proofErr w:type="spellStart"/>
      <w:r w:rsidR="00BB45EA">
        <w:t>study</w:t>
      </w:r>
      <w:proofErr w:type="spellEnd"/>
      <w:r w:rsidR="00BB45EA">
        <w:t xml:space="preserve"> of molecular </w:t>
      </w:r>
      <w:proofErr w:type="spellStart"/>
      <w:r w:rsidR="00BB45EA">
        <w:t>machinery</w:t>
      </w:r>
      <w:proofErr w:type="spellEnd"/>
      <w:r w:rsidR="00BB45EA">
        <w:t xml:space="preserve">, </w:t>
      </w:r>
      <w:proofErr w:type="spellStart"/>
      <w:r w:rsidR="00BB45EA">
        <w:t>but</w:t>
      </w:r>
      <w:proofErr w:type="spellEnd"/>
      <w:r w:rsidR="00BB45EA">
        <w:t xml:space="preserve"> </w:t>
      </w:r>
      <w:proofErr w:type="spellStart"/>
      <w:r w:rsidR="007A7B8F">
        <w:t>missed</w:t>
      </w:r>
      <w:proofErr w:type="spellEnd"/>
      <w:r w:rsidR="007A7B8F">
        <w:t xml:space="preserve"> </w:t>
      </w:r>
      <w:proofErr w:type="spellStart"/>
      <w:r w:rsidR="007A7B8F">
        <w:t>the</w:t>
      </w:r>
      <w:proofErr w:type="spellEnd"/>
      <w:r w:rsidR="007A7B8F">
        <w:t xml:space="preserve"> </w:t>
      </w:r>
      <w:proofErr w:type="spellStart"/>
      <w:r w:rsidR="007A7B8F">
        <w:t>power</w:t>
      </w:r>
      <w:proofErr w:type="spellEnd"/>
      <w:r w:rsidR="007A7B8F">
        <w:t xml:space="preserve"> of </w:t>
      </w:r>
      <w:proofErr w:type="spellStart"/>
      <w:r w:rsidR="007A7B8F">
        <w:t>diverse</w:t>
      </w:r>
      <w:proofErr w:type="spellEnd"/>
      <w:r w:rsidR="007A7B8F">
        <w:t xml:space="preserve"> </w:t>
      </w:r>
      <w:proofErr w:type="spellStart"/>
      <w:r w:rsidR="007A7B8F">
        <w:t>datasets</w:t>
      </w:r>
      <w:proofErr w:type="spellEnd"/>
      <w:r w:rsidR="007A7B8F">
        <w:t xml:space="preserve"> </w:t>
      </w:r>
      <w:proofErr w:type="spellStart"/>
      <w:r w:rsidR="007A7B8F">
        <w:t>for</w:t>
      </w:r>
      <w:proofErr w:type="spellEnd"/>
      <w:r w:rsidR="007A7B8F">
        <w:t xml:space="preserve"> </w:t>
      </w:r>
      <w:proofErr w:type="spellStart"/>
      <w:r w:rsidR="007A7B8F">
        <w:t>conservation</w:t>
      </w:r>
      <w:proofErr w:type="spellEnd"/>
      <w:r w:rsidR="007A7B8F">
        <w:t xml:space="preserve"> </w:t>
      </w:r>
      <w:proofErr w:type="spellStart"/>
      <w:r w:rsidR="007A7B8F">
        <w:t>inference</w:t>
      </w:r>
      <w:proofErr w:type="spellEnd"/>
      <w:r w:rsidR="007A7B8F">
        <w:t xml:space="preserve">. </w:t>
      </w:r>
      <w:r w:rsidR="00AE78BC">
        <w:t xml:space="preserve">In </w:t>
      </w:r>
      <w:proofErr w:type="spellStart"/>
      <w:r w:rsidR="00AE78BC">
        <w:t>contra</w:t>
      </w:r>
      <w:r w:rsidR="008E661C">
        <w:t>s</w:t>
      </w:r>
      <w:r w:rsidR="00AE78BC">
        <w:t>t</w:t>
      </w:r>
      <w:proofErr w:type="spellEnd"/>
      <w:r w:rsidR="00AE78BC">
        <w:t xml:space="preserve"> to </w:t>
      </w:r>
      <w:proofErr w:type="spellStart"/>
      <w:r w:rsidR="00AE78BC">
        <w:t>this</w:t>
      </w:r>
      <w:proofErr w:type="spellEnd"/>
      <w:r w:rsidR="00AE78BC">
        <w:t xml:space="preserve"> </w:t>
      </w:r>
      <w:proofErr w:type="spellStart"/>
      <w:r w:rsidR="00AE78BC">
        <w:t>narrow</w:t>
      </w:r>
      <w:proofErr w:type="spellEnd"/>
      <w:r w:rsidR="00AE78BC">
        <w:t xml:space="preserve"> </w:t>
      </w:r>
      <w:proofErr w:type="spellStart"/>
      <w:r w:rsidR="00AE78BC">
        <w:t>but</w:t>
      </w:r>
      <w:proofErr w:type="spellEnd"/>
      <w:r w:rsidR="00AE78BC">
        <w:t xml:space="preserve"> </w:t>
      </w:r>
      <w:proofErr w:type="spellStart"/>
      <w:r w:rsidR="00AE78BC">
        <w:t>deep</w:t>
      </w:r>
      <w:proofErr w:type="spellEnd"/>
      <w:r w:rsidR="00AE78BC">
        <w:t xml:space="preserve"> </w:t>
      </w:r>
      <w:proofErr w:type="spellStart"/>
      <w:r w:rsidR="00AE78BC">
        <w:t>knowledge</w:t>
      </w:r>
      <w:proofErr w:type="spellEnd"/>
      <w:r w:rsidR="00AE78BC">
        <w:t xml:space="preserve"> </w:t>
      </w:r>
      <w:proofErr w:type="spellStart"/>
      <w:r w:rsidR="00AE78BC">
        <w:t>bottleneck</w:t>
      </w:r>
      <w:proofErr w:type="spellEnd"/>
      <w:r w:rsidR="00AE78BC">
        <w:t xml:space="preserve">, </w:t>
      </w:r>
      <w:proofErr w:type="spellStart"/>
      <w:r w:rsidR="00287ED3">
        <w:t>we</w:t>
      </w:r>
      <w:proofErr w:type="spellEnd"/>
      <w:r w:rsidR="00287ED3">
        <w:t xml:space="preserve"> </w:t>
      </w:r>
      <w:proofErr w:type="spellStart"/>
      <w:r w:rsidR="00287ED3">
        <w:t>adopted</w:t>
      </w:r>
      <w:proofErr w:type="spellEnd"/>
      <w:r w:rsidR="00287ED3">
        <w:t xml:space="preserve"> a </w:t>
      </w:r>
      <w:proofErr w:type="spellStart"/>
      <w:r w:rsidR="00287ED3">
        <w:t>broad</w:t>
      </w:r>
      <w:proofErr w:type="spellEnd"/>
      <w:r w:rsidR="00287ED3">
        <w:t xml:space="preserve"> </w:t>
      </w:r>
      <w:proofErr w:type="spellStart"/>
      <w:r w:rsidR="00287ED3">
        <w:t>but</w:t>
      </w:r>
      <w:proofErr w:type="spellEnd"/>
      <w:r w:rsidR="00287ED3">
        <w:t xml:space="preserve"> </w:t>
      </w:r>
      <w:proofErr w:type="spellStart"/>
      <w:r w:rsidR="00287ED3">
        <w:t>shallow</w:t>
      </w:r>
      <w:proofErr w:type="spellEnd"/>
      <w:r w:rsidR="00287ED3">
        <w:t xml:space="preserve"> </w:t>
      </w:r>
      <w:proofErr w:type="spellStart"/>
      <w:r w:rsidR="00287ED3">
        <w:t>approach</w:t>
      </w:r>
      <w:proofErr w:type="spellEnd"/>
      <w:r w:rsidR="00287ED3">
        <w:t xml:space="preserve"> </w:t>
      </w:r>
      <w:proofErr w:type="spellStart"/>
      <w:r w:rsidR="00287ED3">
        <w:t>using</w:t>
      </w:r>
      <w:proofErr w:type="spellEnd"/>
      <w:r w:rsidR="00287ED3">
        <w:t xml:space="preserve"> </w:t>
      </w:r>
      <w:proofErr w:type="spellStart"/>
      <w:r w:rsidR="00E876EF">
        <w:t>heterogeneous</w:t>
      </w:r>
      <w:proofErr w:type="spellEnd"/>
      <w:r w:rsidR="00E876EF">
        <w:t xml:space="preserve"> </w:t>
      </w:r>
      <w:proofErr w:type="spellStart"/>
      <w:r w:rsidR="00E876EF">
        <w:t>functional-</w:t>
      </w:r>
      <w:r w:rsidR="00330429">
        <w:t>genomics</w:t>
      </w:r>
      <w:proofErr w:type="spellEnd"/>
      <w:r w:rsidR="00330429">
        <w:t xml:space="preserve"> </w:t>
      </w:r>
      <w:r w:rsidR="00EC1072">
        <w:t xml:space="preserve">to </w:t>
      </w:r>
      <w:proofErr w:type="spellStart"/>
      <w:r w:rsidR="00EC1072">
        <w:t>direc</w:t>
      </w:r>
      <w:r w:rsidR="00A5533D">
        <w:t>t</w:t>
      </w:r>
      <w:r w:rsidR="00EC1072">
        <w:t>ly</w:t>
      </w:r>
      <w:proofErr w:type="spellEnd"/>
      <w:r w:rsidR="00EC1072">
        <w:t xml:space="preserve"> </w:t>
      </w:r>
      <w:proofErr w:type="spellStart"/>
      <w:r w:rsidR="00EC1072">
        <w:t>search</w:t>
      </w:r>
      <w:proofErr w:type="spellEnd"/>
      <w:r w:rsidR="00EC1072">
        <w:t xml:space="preserve"> simple </w:t>
      </w:r>
      <w:proofErr w:type="spellStart"/>
      <w:r w:rsidR="00EC1072">
        <w:t>large-scale</w:t>
      </w:r>
      <w:proofErr w:type="spellEnd"/>
      <w:r w:rsidR="00EC1072">
        <w:t xml:space="preserve"> </w:t>
      </w:r>
      <w:proofErr w:type="spellStart"/>
      <w:r w:rsidR="00EC1072">
        <w:t>answers</w:t>
      </w:r>
      <w:proofErr w:type="spellEnd"/>
      <w:r w:rsidR="003F1F2E">
        <w:t xml:space="preserve"> </w:t>
      </w:r>
      <w:proofErr w:type="spellStart"/>
      <w:r w:rsidR="00A300C4">
        <w:t>that</w:t>
      </w:r>
      <w:proofErr w:type="spellEnd"/>
      <w:r w:rsidR="00A300C4">
        <w:t xml:space="preserve"> </w:t>
      </w:r>
      <w:proofErr w:type="spellStart"/>
      <w:r w:rsidR="00A300C4">
        <w:t>we</w:t>
      </w:r>
      <w:proofErr w:type="spellEnd"/>
      <w:r w:rsidR="00A300C4">
        <w:t xml:space="preserve"> </w:t>
      </w:r>
      <w:proofErr w:type="spellStart"/>
      <w:r w:rsidR="00A300C4">
        <w:t>would</w:t>
      </w:r>
      <w:proofErr w:type="spellEnd"/>
      <w:r w:rsidR="00A300C4">
        <w:t xml:space="preserve"> </w:t>
      </w:r>
      <w:proofErr w:type="spellStart"/>
      <w:r w:rsidR="00A300C4">
        <w:t>never</w:t>
      </w:r>
      <w:proofErr w:type="spellEnd"/>
      <w:r w:rsidR="00A300C4">
        <w:t xml:space="preserve"> </w:t>
      </w:r>
      <w:proofErr w:type="spellStart"/>
      <w:r w:rsidR="00A300C4">
        <w:t>have</w:t>
      </w:r>
      <w:proofErr w:type="spellEnd"/>
      <w:r w:rsidR="00A300C4">
        <w:t xml:space="preserve"> </w:t>
      </w:r>
      <w:proofErr w:type="spellStart"/>
      <w:r w:rsidR="00A300C4">
        <w:t>contemplated</w:t>
      </w:r>
      <w:proofErr w:type="spellEnd"/>
      <w:r w:rsidR="00A300C4">
        <w:t xml:space="preserve"> </w:t>
      </w:r>
      <w:proofErr w:type="spellStart"/>
      <w:r w:rsidR="00A300C4">
        <w:t>asking</w:t>
      </w:r>
      <w:proofErr w:type="spellEnd"/>
      <w:r w:rsidR="00A300C4">
        <w:t xml:space="preserve"> </w:t>
      </w:r>
      <w:proofErr w:type="spellStart"/>
      <w:r w:rsidR="00A300C4">
        <w:t>based</w:t>
      </w:r>
      <w:proofErr w:type="spellEnd"/>
      <w:r w:rsidR="00A300C4">
        <w:t xml:space="preserve"> </w:t>
      </w:r>
      <w:proofErr w:type="spellStart"/>
      <w:r w:rsidR="00A300C4">
        <w:t>on</w:t>
      </w:r>
      <w:proofErr w:type="spellEnd"/>
      <w:r w:rsidR="00A300C4">
        <w:t xml:space="preserve"> </w:t>
      </w:r>
      <w:proofErr w:type="spellStart"/>
      <w:r w:rsidR="00A300C4">
        <w:t>our</w:t>
      </w:r>
      <w:proofErr w:type="spellEnd"/>
      <w:r w:rsidR="00A300C4">
        <w:t xml:space="preserve"> </w:t>
      </w:r>
      <w:proofErr w:type="spellStart"/>
      <w:r w:rsidR="00A300C4">
        <w:t>understanding</w:t>
      </w:r>
      <w:proofErr w:type="spellEnd"/>
      <w:r w:rsidR="00A300C4">
        <w:t xml:space="preserve"> of </w:t>
      </w:r>
      <w:r w:rsidR="004A4A14">
        <w:t>single-</w:t>
      </w:r>
      <w:proofErr w:type="spellStart"/>
      <w:r w:rsidR="00714C70">
        <w:t>assay</w:t>
      </w:r>
      <w:proofErr w:type="spellEnd"/>
      <w:r w:rsidR="00714C70">
        <w:t>/</w:t>
      </w:r>
      <w:proofErr w:type="spellStart"/>
      <w:r w:rsidR="00714C70">
        <w:t>species</w:t>
      </w:r>
      <w:proofErr w:type="spellEnd"/>
      <w:r w:rsidR="00B950C0">
        <w:t xml:space="preserve"> </w:t>
      </w:r>
      <w:proofErr w:type="spellStart"/>
      <w:r w:rsidR="00C432B8">
        <w:t>information</w:t>
      </w:r>
      <w:proofErr w:type="spellEnd"/>
      <w:r w:rsidR="00C432B8">
        <w:t xml:space="preserve"> </w:t>
      </w:r>
      <w:r w:rsidR="008D1F27">
        <w:fldChar w:fldCharType="begin" w:fldLock="1"/>
      </w:r>
      <w:r w:rsidR="00423DA8">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rsidR="008D1F27">
        <w:fldChar w:fldCharType="separate"/>
      </w:r>
      <w:r w:rsidR="008D1F27" w:rsidRPr="008D1F27">
        <w:rPr>
          <w:noProof/>
        </w:rPr>
        <w:t>(Kliebenstein, 2019)</w:t>
      </w:r>
      <w:r w:rsidR="008D1F27">
        <w:fldChar w:fldCharType="end"/>
      </w:r>
      <w:r w:rsidR="00873C90">
        <w:t xml:space="preserve">. </w:t>
      </w:r>
      <w:r w:rsidR="005271E8">
        <w:t xml:space="preserve">In </w:t>
      </w:r>
      <w:proofErr w:type="spellStart"/>
      <w:r w:rsidR="005271E8">
        <w:t>the</w:t>
      </w:r>
      <w:proofErr w:type="spellEnd"/>
      <w:r w:rsidR="005271E8">
        <w:t xml:space="preserve"> </w:t>
      </w:r>
      <w:proofErr w:type="spellStart"/>
      <w:r w:rsidR="005271E8">
        <w:t>current</w:t>
      </w:r>
      <w:proofErr w:type="spellEnd"/>
      <w:r w:rsidR="005271E8">
        <w:t xml:space="preserve"> </w:t>
      </w:r>
      <w:proofErr w:type="spellStart"/>
      <w:r w:rsidR="005271E8">
        <w:t>Earth</w:t>
      </w:r>
      <w:proofErr w:type="spellEnd"/>
      <w:r w:rsidR="005271E8">
        <w:t xml:space="preserve"> </w:t>
      </w:r>
      <w:proofErr w:type="spellStart"/>
      <w:r w:rsidR="005271E8">
        <w:t>Biogenome</w:t>
      </w:r>
      <w:proofErr w:type="spellEnd"/>
      <w:r w:rsidR="005271E8">
        <w:t xml:space="preserve"> era </w:t>
      </w:r>
      <w:proofErr w:type="spellStart"/>
      <w:r w:rsidR="00AC6E78">
        <w:t>there</w:t>
      </w:r>
      <w:proofErr w:type="spellEnd"/>
      <w:r w:rsidR="00AC6E78">
        <w:t xml:space="preserve"> are more and more </w:t>
      </w:r>
      <w:proofErr w:type="spellStart"/>
      <w:r w:rsidR="007B7206">
        <w:t>genomes</w:t>
      </w:r>
      <w:proofErr w:type="spellEnd"/>
      <w:r w:rsidR="00B47787">
        <w:t xml:space="preserve"> and </w:t>
      </w:r>
      <w:proofErr w:type="spellStart"/>
      <w:r w:rsidR="00B47787">
        <w:t>functional</w:t>
      </w:r>
      <w:proofErr w:type="spellEnd"/>
      <w:r w:rsidR="00B47787">
        <w:t xml:space="preserve"> </w:t>
      </w:r>
      <w:proofErr w:type="spellStart"/>
      <w:r w:rsidR="00B47787">
        <w:t>tracks</w:t>
      </w:r>
      <w:proofErr w:type="spellEnd"/>
      <w:r w:rsidR="007B7206">
        <w:t xml:space="preserve"> </w:t>
      </w:r>
      <w:proofErr w:type="spellStart"/>
      <w:r w:rsidR="00157BE5">
        <w:t>becoming</w:t>
      </w:r>
      <w:proofErr w:type="spellEnd"/>
      <w:r w:rsidR="00157BE5">
        <w:t xml:space="preserve"> </w:t>
      </w:r>
      <w:proofErr w:type="spellStart"/>
      <w:r w:rsidR="00157BE5">
        <w:t>available</w:t>
      </w:r>
      <w:proofErr w:type="spellEnd"/>
      <w:r w:rsidR="00157BE5">
        <w:t xml:space="preserve"> </w:t>
      </w:r>
      <w:r w:rsidR="00385D26">
        <w:fldChar w:fldCharType="begin" w:fldLock="1"/>
      </w:r>
      <w:r w:rsidR="00385D26">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rsidR="00385D26">
        <w:fldChar w:fldCharType="separate"/>
      </w:r>
      <w:r w:rsidR="00385D26">
        <w:rPr>
          <w:noProof/>
        </w:rPr>
        <w:t>(Exposito-alonso et al.</w:t>
      </w:r>
      <w:r w:rsidR="00385D26" w:rsidRPr="00385D26">
        <w:rPr>
          <w:noProof/>
        </w:rPr>
        <w:t>, 2020)</w:t>
      </w:r>
      <w:r w:rsidR="00385D26">
        <w:fldChar w:fldCharType="end"/>
      </w:r>
      <w:r w:rsidR="00DE090B">
        <w:t xml:space="preserve">, </w:t>
      </w:r>
      <w:proofErr w:type="spellStart"/>
      <w:r w:rsidR="00DE090B">
        <w:t>thus</w:t>
      </w:r>
      <w:proofErr w:type="spellEnd"/>
      <w:r w:rsidR="00DE090B">
        <w:t xml:space="preserve">, </w:t>
      </w:r>
      <w:proofErr w:type="spellStart"/>
      <w:r w:rsidR="00DE090B">
        <w:t>highlighting</w:t>
      </w:r>
      <w:proofErr w:type="spellEnd"/>
      <w:r w:rsidR="00DE090B">
        <w:t xml:space="preserve"> </w:t>
      </w:r>
      <w:proofErr w:type="spellStart"/>
      <w:r w:rsidR="00DE090B">
        <w:t>the</w:t>
      </w:r>
      <w:proofErr w:type="spellEnd"/>
      <w:r w:rsidR="00DE090B">
        <w:t xml:space="preserve"> urge </w:t>
      </w:r>
      <w:r w:rsidR="007C110C">
        <w:t xml:space="preserve">of </w:t>
      </w:r>
      <w:proofErr w:type="spellStart"/>
      <w:r w:rsidR="00807C88">
        <w:t>using</w:t>
      </w:r>
      <w:proofErr w:type="spellEnd"/>
      <w:r w:rsidR="00807C88">
        <w:t xml:space="preserve"> </w:t>
      </w:r>
      <w:proofErr w:type="spellStart"/>
      <w:r w:rsidR="00262A71">
        <w:t>integrative</w:t>
      </w:r>
      <w:proofErr w:type="spellEnd"/>
      <w:r w:rsidR="00262A71">
        <w:t xml:space="preserve"> </w:t>
      </w:r>
      <w:proofErr w:type="spellStart"/>
      <w:r w:rsidR="00262A71">
        <w:t>tools</w:t>
      </w:r>
      <w:proofErr w:type="spellEnd"/>
      <w:r w:rsidR="00262A71">
        <w:t xml:space="preserve"> </w:t>
      </w:r>
      <w:proofErr w:type="spellStart"/>
      <w:r w:rsidR="00262A71">
        <w:t>that</w:t>
      </w:r>
      <w:proofErr w:type="spellEnd"/>
      <w:r w:rsidR="00262A71">
        <w:t xml:space="preserve"> </w:t>
      </w:r>
      <w:proofErr w:type="spellStart"/>
      <w:r w:rsidR="00AC4F8D">
        <w:t>consider</w:t>
      </w:r>
      <w:proofErr w:type="spellEnd"/>
      <w:r w:rsidR="00AC4F8D">
        <w:t xml:space="preserve"> </w:t>
      </w:r>
      <w:proofErr w:type="spellStart"/>
      <w:r w:rsidR="00AC4F8D">
        <w:t>the</w:t>
      </w:r>
      <w:proofErr w:type="spellEnd"/>
      <w:r w:rsidR="00AC4F8D">
        <w:t xml:space="preserve"> </w:t>
      </w:r>
      <w:proofErr w:type="spellStart"/>
      <w:r w:rsidR="00AC4F8D">
        <w:t>vast</w:t>
      </w:r>
      <w:proofErr w:type="spellEnd"/>
      <w:r w:rsidR="00AC4F8D">
        <w:t xml:space="preserve"> </w:t>
      </w:r>
      <w:proofErr w:type="spellStart"/>
      <w:r w:rsidR="001F0FE1">
        <w:t>diversity</w:t>
      </w:r>
      <w:proofErr w:type="spellEnd"/>
      <w:r w:rsidR="001F0FE1">
        <w:t xml:space="preserve"> of </w:t>
      </w:r>
      <w:proofErr w:type="spellStart"/>
      <w:r w:rsidR="001F0FE1">
        <w:t>biological</w:t>
      </w:r>
      <w:proofErr w:type="spellEnd"/>
      <w:r w:rsidR="00AC4F8D">
        <w:t xml:space="preserve"> </w:t>
      </w:r>
      <w:proofErr w:type="spellStart"/>
      <w:r w:rsidR="001F0FE1">
        <w:t>strategies</w:t>
      </w:r>
      <w:proofErr w:type="spellEnd"/>
      <w:r w:rsidR="001F0FE1">
        <w:t xml:space="preserve"> </w:t>
      </w:r>
      <w:r w:rsidR="00AC4F8D">
        <w:t xml:space="preserve">and </w:t>
      </w:r>
      <w:proofErr w:type="spellStart"/>
      <w:r w:rsidR="00262A71">
        <w:t>enable</w:t>
      </w:r>
      <w:proofErr w:type="spellEnd"/>
      <w:r w:rsidR="00262A71">
        <w:t xml:space="preserve"> </w:t>
      </w:r>
      <w:proofErr w:type="spellStart"/>
      <w:r w:rsidR="00F31A61">
        <w:t>wide</w:t>
      </w:r>
      <w:proofErr w:type="spellEnd"/>
      <w:r w:rsidR="00826F75">
        <w:t xml:space="preserve"> </w:t>
      </w:r>
      <w:proofErr w:type="spellStart"/>
      <w:r w:rsidR="00D6405E">
        <w:t>genomic</w:t>
      </w:r>
      <w:proofErr w:type="spellEnd"/>
      <w:r w:rsidR="00D6405E">
        <w:t xml:space="preserve"> </w:t>
      </w:r>
      <w:proofErr w:type="spellStart"/>
      <w:r w:rsidR="00D6405E">
        <w:t>elements</w:t>
      </w:r>
      <w:proofErr w:type="spellEnd"/>
      <w:r w:rsidR="00D6405E">
        <w:t xml:space="preserve"> </w:t>
      </w:r>
      <w:proofErr w:type="spellStart"/>
      <w:r w:rsidR="006279C2">
        <w:t>chracterization</w:t>
      </w:r>
      <w:proofErr w:type="spellEnd"/>
      <w:r w:rsidR="00223532">
        <w:t xml:space="preserve">. </w:t>
      </w:r>
      <w:r w:rsidR="00233C17">
        <w:t xml:space="preserve">In </w:t>
      </w:r>
      <w:proofErr w:type="spellStart"/>
      <w:r w:rsidR="00233C17">
        <w:t>the</w:t>
      </w:r>
      <w:proofErr w:type="spellEnd"/>
      <w:r w:rsidR="00233C17">
        <w:t xml:space="preserve"> </w:t>
      </w:r>
      <w:proofErr w:type="spellStart"/>
      <w:r w:rsidR="00233C17">
        <w:t>present</w:t>
      </w:r>
      <w:proofErr w:type="spellEnd"/>
      <w:r w:rsidR="00233C17">
        <w:t xml:space="preserve"> </w:t>
      </w:r>
      <w:proofErr w:type="spellStart"/>
      <w:r w:rsidR="00233C17">
        <w:t>study</w:t>
      </w:r>
      <w:proofErr w:type="spellEnd"/>
      <w:r w:rsidR="00233C17">
        <w:t xml:space="preserve">, </w:t>
      </w:r>
      <w:proofErr w:type="spellStart"/>
      <w:r w:rsidR="009B0EFA">
        <w:t>taking</w:t>
      </w:r>
      <w:proofErr w:type="spellEnd"/>
      <w:r w:rsidR="009B0EFA">
        <w:t xml:space="preserve"> </w:t>
      </w:r>
      <w:proofErr w:type="spellStart"/>
      <w:r w:rsidR="009B0EFA">
        <w:t>into</w:t>
      </w:r>
      <w:proofErr w:type="spellEnd"/>
      <w:r w:rsidR="009B0EFA">
        <w:t xml:space="preserve"> </w:t>
      </w:r>
      <w:proofErr w:type="spellStart"/>
      <w:r w:rsidR="009B0EFA">
        <w:t>account</w:t>
      </w:r>
      <w:proofErr w:type="spellEnd"/>
      <w:r w:rsidR="009B0EFA">
        <w:t xml:space="preserve"> </w:t>
      </w:r>
      <w:proofErr w:type="spellStart"/>
      <w:r w:rsidR="001F52E2">
        <w:t>the</w:t>
      </w:r>
      <w:proofErr w:type="spellEnd"/>
      <w:r w:rsidR="001F52E2">
        <w:t xml:space="preserve"> </w:t>
      </w:r>
      <w:proofErr w:type="spellStart"/>
      <w:r w:rsidR="009B0EFA">
        <w:t>abovementioned</w:t>
      </w:r>
      <w:proofErr w:type="spellEnd"/>
      <w:r w:rsidR="009B0EFA">
        <w:t xml:space="preserve"> </w:t>
      </w:r>
      <w:proofErr w:type="spellStart"/>
      <w:r w:rsidR="009B0EFA">
        <w:t>knowledge</w:t>
      </w:r>
      <w:proofErr w:type="spellEnd"/>
      <w:r w:rsidR="009B0EFA">
        <w:t xml:space="preserve"> </w:t>
      </w:r>
      <w:proofErr w:type="spellStart"/>
      <w:r w:rsidR="009B0EFA">
        <w:t>trade</w:t>
      </w:r>
      <w:proofErr w:type="spellEnd"/>
      <w:r w:rsidR="009B0EFA">
        <w:t xml:space="preserve">-off, </w:t>
      </w:r>
      <w:proofErr w:type="spellStart"/>
      <w:r w:rsidR="00304DD4">
        <w:t>we</w:t>
      </w:r>
      <w:proofErr w:type="spellEnd"/>
      <w:r w:rsidR="00304DD4">
        <w:t xml:space="preserve"> </w:t>
      </w:r>
      <w:proofErr w:type="spellStart"/>
      <w:r w:rsidR="00304DD4">
        <w:t>introduced</w:t>
      </w:r>
      <w:proofErr w:type="spellEnd"/>
      <w:r w:rsidR="00304DD4">
        <w:t xml:space="preserve"> </w:t>
      </w:r>
      <w:proofErr w:type="spellStart"/>
      <w:proofErr w:type="gramStart"/>
      <w:r w:rsidR="00304DD4">
        <w:t>PlantFUN</w:t>
      </w:r>
      <w:proofErr w:type="spellEnd"/>
      <w:r w:rsidR="00304DD4">
        <w:t>(</w:t>
      </w:r>
      <w:proofErr w:type="spellStart"/>
      <w:proofErr w:type="gramEnd"/>
      <w:r w:rsidR="00304DD4">
        <w:t>ctional</w:t>
      </w:r>
      <w:proofErr w:type="spellEnd"/>
      <w:r w:rsidR="00304DD4">
        <w:t>)CO(</w:t>
      </w:r>
      <w:proofErr w:type="spellStart"/>
      <w:r w:rsidR="00304DD4">
        <w:t>nservation</w:t>
      </w:r>
      <w:proofErr w:type="spellEnd"/>
      <w:r w:rsidR="00304DD4">
        <w:t>)</w:t>
      </w:r>
      <w:r w:rsidR="00FF5881">
        <w:t xml:space="preserve"> </w:t>
      </w:r>
      <w:proofErr w:type="spellStart"/>
      <w:r w:rsidR="00FB4A1B">
        <w:t>an</w:t>
      </w:r>
      <w:proofErr w:type="spellEnd"/>
      <w:r w:rsidR="00FB4A1B">
        <w:t xml:space="preserve"> </w:t>
      </w:r>
      <w:proofErr w:type="spellStart"/>
      <w:r w:rsidR="00FB4A1B">
        <w:t>integrative</w:t>
      </w:r>
      <w:proofErr w:type="spellEnd"/>
      <w:r w:rsidR="00FB4A1B">
        <w:t xml:space="preserve"> </w:t>
      </w:r>
      <w:proofErr w:type="spellStart"/>
      <w:r w:rsidR="00FB4A1B">
        <w:t>functional-</w:t>
      </w:r>
      <w:r w:rsidR="00731EB6">
        <w:t>genomics</w:t>
      </w:r>
      <w:proofErr w:type="spellEnd"/>
      <w:r w:rsidR="00731EB6">
        <w:t xml:space="preserve"> </w:t>
      </w:r>
      <w:proofErr w:type="spellStart"/>
      <w:r w:rsidR="00FF5881">
        <w:t>database</w:t>
      </w:r>
      <w:proofErr w:type="spellEnd"/>
      <w:r w:rsidR="00FF5881">
        <w:t xml:space="preserve"> </w:t>
      </w:r>
      <w:proofErr w:type="spellStart"/>
      <w:r w:rsidR="00FF5881">
        <w:t>constituted</w:t>
      </w:r>
      <w:proofErr w:type="spellEnd"/>
      <w:r w:rsidR="00FF5881">
        <w:t xml:space="preserve"> </w:t>
      </w:r>
      <w:proofErr w:type="spellStart"/>
      <w:r w:rsidR="00FF5881">
        <w:t>by</w:t>
      </w:r>
      <w:proofErr w:type="spellEnd"/>
      <w:r w:rsidR="00FF5881">
        <w:t xml:space="preserve"> </w:t>
      </w:r>
      <w:proofErr w:type="spellStart"/>
      <w:r w:rsidR="00FF5881">
        <w:t>several</w:t>
      </w:r>
      <w:proofErr w:type="spellEnd"/>
      <w:r w:rsidR="00FF5881">
        <w:t xml:space="preserve"> </w:t>
      </w:r>
      <w:proofErr w:type="spellStart"/>
      <w:r w:rsidR="00FF5881">
        <w:t>tools</w:t>
      </w:r>
      <w:proofErr w:type="spellEnd"/>
      <w:r w:rsidR="00FF5881">
        <w:t xml:space="preserve"> and </w:t>
      </w:r>
      <w:proofErr w:type="spellStart"/>
      <w:r w:rsidR="00FF5881">
        <w:t>two</w:t>
      </w:r>
      <w:proofErr w:type="spellEnd"/>
      <w:r w:rsidR="00FF5881">
        <w:t xml:space="preserve"> </w:t>
      </w:r>
      <w:proofErr w:type="spellStart"/>
      <w:r w:rsidR="00FF5881">
        <w:t>main</w:t>
      </w:r>
      <w:proofErr w:type="spellEnd"/>
      <w:r w:rsidR="00FF5881">
        <w:t xml:space="preserve"> </w:t>
      </w:r>
      <w:proofErr w:type="spellStart"/>
      <w:r w:rsidR="00FF5881">
        <w:t>resources</w:t>
      </w:r>
      <w:proofErr w:type="spellEnd"/>
      <w:r w:rsidR="00F60EDD">
        <w:t>,</w:t>
      </w:r>
      <w:r w:rsidR="00FF5881">
        <w:t xml:space="preserve"> </w:t>
      </w:r>
      <w:r w:rsidR="000D3C3F">
        <w:t>inter-</w:t>
      </w:r>
      <w:proofErr w:type="spellStart"/>
      <w:r w:rsidR="000D3C3F">
        <w:t>species</w:t>
      </w:r>
      <w:proofErr w:type="spellEnd"/>
      <w:r w:rsidR="000D3C3F">
        <w:t xml:space="preserve"> </w:t>
      </w:r>
      <w:proofErr w:type="spellStart"/>
      <w:r w:rsidR="000D3C3F">
        <w:t>chromatin</w:t>
      </w:r>
      <w:proofErr w:type="spellEnd"/>
      <w:r w:rsidR="000D3C3F">
        <w:t xml:space="preserve"> </w:t>
      </w:r>
      <w:proofErr w:type="spellStart"/>
      <w:r w:rsidR="000D3C3F">
        <w:t>states</w:t>
      </w:r>
      <w:proofErr w:type="spellEnd"/>
      <w:r w:rsidR="000D3C3F">
        <w:t xml:space="preserve"> and </w:t>
      </w:r>
      <w:proofErr w:type="spellStart"/>
      <w:r w:rsidR="000D3C3F">
        <w:t>functional</w:t>
      </w:r>
      <w:proofErr w:type="spellEnd"/>
      <w:r w:rsidR="000D3C3F">
        <w:t xml:space="preserve"> </w:t>
      </w:r>
      <w:proofErr w:type="spellStart"/>
      <w:r w:rsidR="000D3C3F">
        <w:t>genomics</w:t>
      </w:r>
      <w:proofErr w:type="spellEnd"/>
      <w:r w:rsidR="000D3C3F">
        <w:t xml:space="preserve"> </w:t>
      </w:r>
      <w:proofErr w:type="spellStart"/>
      <w:r w:rsidR="00F60EDD">
        <w:t>conservation</w:t>
      </w:r>
      <w:proofErr w:type="spellEnd"/>
      <w:r w:rsidR="003067C8">
        <w:t xml:space="preserve"> </w:t>
      </w:r>
      <w:r w:rsidR="00F60EDD">
        <w:t xml:space="preserve">scores, </w:t>
      </w:r>
      <w:proofErr w:type="spellStart"/>
      <w:r w:rsidR="00E11BA9">
        <w:t>for</w:t>
      </w:r>
      <w:proofErr w:type="spellEnd"/>
      <w:r w:rsidR="00E11BA9">
        <w:t xml:space="preserve"> </w:t>
      </w:r>
      <w:proofErr w:type="spellStart"/>
      <w:r w:rsidR="00E11BA9">
        <w:t>the</w:t>
      </w:r>
      <w:proofErr w:type="spellEnd"/>
      <w:r w:rsidR="00E11BA9">
        <w:t xml:space="preserve"> </w:t>
      </w:r>
      <w:proofErr w:type="spellStart"/>
      <w:r w:rsidR="00E11BA9">
        <w:t>well-known</w:t>
      </w:r>
      <w:proofErr w:type="spellEnd"/>
      <w:r w:rsidR="00E11BA9">
        <w:t xml:space="preserve"> </w:t>
      </w:r>
      <w:proofErr w:type="spellStart"/>
      <w:r w:rsidR="00E11BA9">
        <w:t>plant</w:t>
      </w:r>
      <w:proofErr w:type="spellEnd"/>
      <w:r w:rsidR="00527714">
        <w:t xml:space="preserve"> </w:t>
      </w:r>
      <w:proofErr w:type="spellStart"/>
      <w:r w:rsidR="00527714">
        <w:t>models</w:t>
      </w:r>
      <w:proofErr w:type="spellEnd"/>
      <w:r w:rsidR="00527714">
        <w:t xml:space="preserve"> </w:t>
      </w:r>
      <w:proofErr w:type="spellStart"/>
      <w:r w:rsidR="00527714">
        <w:rPr>
          <w:i/>
        </w:rPr>
        <w:t>A</w:t>
      </w:r>
      <w:r w:rsidR="009E1878">
        <w:rPr>
          <w:i/>
        </w:rPr>
        <w:t>rabidopsis</w:t>
      </w:r>
      <w:proofErr w:type="spellEnd"/>
      <w:r w:rsidR="00527714">
        <w:rPr>
          <w:i/>
        </w:rPr>
        <w:t xml:space="preserve"> </w:t>
      </w:r>
      <w:proofErr w:type="spellStart"/>
      <w:r w:rsidR="00527714">
        <w:rPr>
          <w:i/>
        </w:rPr>
        <w:t>thaliana</w:t>
      </w:r>
      <w:proofErr w:type="spellEnd"/>
      <w:r w:rsidR="00527714" w:rsidRPr="00527714">
        <w:t>,</w:t>
      </w:r>
      <w:r w:rsidR="00527714">
        <w:rPr>
          <w:i/>
        </w:rPr>
        <w:t xml:space="preserve"> </w:t>
      </w:r>
      <w:proofErr w:type="spellStart"/>
      <w:r w:rsidR="00527714">
        <w:rPr>
          <w:i/>
        </w:rPr>
        <w:t>O</w:t>
      </w:r>
      <w:r w:rsidR="009E1878">
        <w:rPr>
          <w:i/>
        </w:rPr>
        <w:t>ryza</w:t>
      </w:r>
      <w:proofErr w:type="spellEnd"/>
      <w:r w:rsidR="00527714">
        <w:rPr>
          <w:i/>
        </w:rPr>
        <w:t xml:space="preserve"> sativa </w:t>
      </w:r>
      <w:r w:rsidR="00527714">
        <w:t xml:space="preserve">and </w:t>
      </w:r>
      <w:r w:rsidR="00527714">
        <w:rPr>
          <w:i/>
        </w:rPr>
        <w:t>Z</w:t>
      </w:r>
      <w:r w:rsidR="009E1878">
        <w:rPr>
          <w:i/>
        </w:rPr>
        <w:t>ea</w:t>
      </w:r>
      <w:r w:rsidR="00527714">
        <w:rPr>
          <w:i/>
        </w:rPr>
        <w:t xml:space="preserve"> </w:t>
      </w:r>
      <w:proofErr w:type="spellStart"/>
      <w:r w:rsidR="00527714">
        <w:rPr>
          <w:i/>
        </w:rPr>
        <w:t>mays</w:t>
      </w:r>
      <w:proofErr w:type="spellEnd"/>
      <w:r w:rsidR="00527714">
        <w:t xml:space="preserve">. </w:t>
      </w:r>
      <w:proofErr w:type="spellStart"/>
      <w:r w:rsidR="00851B64">
        <w:t>Overall</w:t>
      </w:r>
      <w:proofErr w:type="spellEnd"/>
      <w:r w:rsidR="00851B64">
        <w:t xml:space="preserve">, </w:t>
      </w:r>
      <w:proofErr w:type="spellStart"/>
      <w:r w:rsidR="00D43630">
        <w:t>both</w:t>
      </w:r>
      <w:proofErr w:type="spellEnd"/>
      <w:r w:rsidR="00D43630">
        <w:t xml:space="preserve"> </w:t>
      </w:r>
      <w:proofErr w:type="spellStart"/>
      <w:r w:rsidR="00D43630">
        <w:t>resources</w:t>
      </w:r>
      <w:proofErr w:type="spellEnd"/>
      <w:r w:rsidR="00D43630">
        <w:t xml:space="preserve"> </w:t>
      </w:r>
      <w:r w:rsidR="00EF38DA">
        <w:t xml:space="preserve">can </w:t>
      </w:r>
      <w:proofErr w:type="spellStart"/>
      <w:r w:rsidR="00325867">
        <w:t>elucidate</w:t>
      </w:r>
      <w:proofErr w:type="spellEnd"/>
      <w:r w:rsidR="00325867">
        <w:t xml:space="preserve"> </w:t>
      </w:r>
      <w:proofErr w:type="spellStart"/>
      <w:r w:rsidR="00010724">
        <w:t>evolutionary</w:t>
      </w:r>
      <w:proofErr w:type="spellEnd"/>
      <w:r w:rsidR="00010724">
        <w:t xml:space="preserve"> </w:t>
      </w:r>
      <w:proofErr w:type="spellStart"/>
      <w:r w:rsidR="00010724">
        <w:t>information</w:t>
      </w:r>
      <w:proofErr w:type="spellEnd"/>
      <w:r w:rsidR="00010724">
        <w:t xml:space="preserve"> </w:t>
      </w:r>
      <w:r w:rsidR="009D2336">
        <w:t xml:space="preserve">in </w:t>
      </w:r>
      <w:proofErr w:type="spellStart"/>
      <w:r w:rsidR="009D2336">
        <w:t>terms</w:t>
      </w:r>
      <w:proofErr w:type="spellEnd"/>
      <w:r w:rsidR="009D2336">
        <w:t xml:space="preserve"> of </w:t>
      </w:r>
      <w:proofErr w:type="spellStart"/>
      <w:r w:rsidR="009D2336">
        <w:t>cross-species</w:t>
      </w:r>
      <w:proofErr w:type="spellEnd"/>
      <w:r w:rsidR="009D2336">
        <w:t xml:space="preserve"> </w:t>
      </w:r>
      <w:proofErr w:type="spellStart"/>
      <w:r w:rsidR="009D2336">
        <w:t>functional</w:t>
      </w:r>
      <w:proofErr w:type="spellEnd"/>
      <w:r w:rsidR="009D2336">
        <w:t xml:space="preserve"> </w:t>
      </w:r>
      <w:proofErr w:type="spellStart"/>
      <w:r w:rsidR="009D2336">
        <w:t>agreement</w:t>
      </w:r>
      <w:proofErr w:type="spellEnd"/>
      <w:r w:rsidR="009D2336">
        <w:t xml:space="preserve">, </w:t>
      </w:r>
      <w:proofErr w:type="spellStart"/>
      <w:r w:rsidR="00F2569A">
        <w:t>therefore</w:t>
      </w:r>
      <w:proofErr w:type="spellEnd"/>
      <w:r w:rsidR="009D2336">
        <w:t xml:space="preserve"> </w:t>
      </w:r>
      <w:proofErr w:type="spellStart"/>
      <w:r w:rsidR="009D2336">
        <w:t>PlantFUNCO</w:t>
      </w:r>
      <w:proofErr w:type="spellEnd"/>
      <w:r w:rsidR="009D2336">
        <w:t xml:space="preserve"> can </w:t>
      </w:r>
      <w:proofErr w:type="spellStart"/>
      <w:r w:rsidR="009D2336">
        <w:t>complement</w:t>
      </w:r>
      <w:proofErr w:type="spellEnd"/>
      <w:r w:rsidR="009D2336">
        <w:t xml:space="preserve"> </w:t>
      </w:r>
      <w:proofErr w:type="spellStart"/>
      <w:r w:rsidR="009D2336">
        <w:t>other</w:t>
      </w:r>
      <w:proofErr w:type="spellEnd"/>
      <w:r w:rsidR="009D2336">
        <w:t xml:space="preserve"> </w:t>
      </w:r>
      <w:proofErr w:type="spellStart"/>
      <w:r w:rsidR="009D2336">
        <w:t>comparative-genomics</w:t>
      </w:r>
      <w:proofErr w:type="spellEnd"/>
      <w:r w:rsidR="009D2336">
        <w:t xml:space="preserve"> </w:t>
      </w:r>
      <w:proofErr w:type="spellStart"/>
      <w:r w:rsidR="009D2336">
        <w:t>sources</w:t>
      </w:r>
      <w:proofErr w:type="spellEnd"/>
      <w:r w:rsidR="009D2336">
        <w:t xml:space="preserve"> to</w:t>
      </w:r>
      <w:r w:rsidR="004977CA">
        <w:t xml:space="preserve"> </w:t>
      </w:r>
      <w:proofErr w:type="spellStart"/>
      <w:r w:rsidR="004977CA">
        <w:t>asses</w:t>
      </w:r>
      <w:proofErr w:type="spellEnd"/>
      <w:r w:rsidR="004977CA">
        <w:t xml:space="preserve"> </w:t>
      </w:r>
      <w:proofErr w:type="spellStart"/>
      <w:r w:rsidR="004977CA">
        <w:t>conservation</w:t>
      </w:r>
      <w:proofErr w:type="spellEnd"/>
      <w:r w:rsidR="00E64C38">
        <w:t xml:space="preserve"> and </w:t>
      </w:r>
      <w:proofErr w:type="spellStart"/>
      <w:r w:rsidR="00E64C38">
        <w:t>diversity</w:t>
      </w:r>
      <w:proofErr w:type="spellEnd"/>
      <w:r w:rsidR="004977CA">
        <w:t>.</w:t>
      </w:r>
      <w:r w:rsidR="005274E6">
        <w:t xml:space="preserve"> </w:t>
      </w:r>
      <w:r w:rsidR="000D106A">
        <w:t xml:space="preserve">To </w:t>
      </w:r>
      <w:proofErr w:type="spellStart"/>
      <w:r w:rsidR="000D106A">
        <w:t>illustrate</w:t>
      </w:r>
      <w:proofErr w:type="spellEnd"/>
      <w:r w:rsidR="000D106A">
        <w:t xml:space="preserve"> </w:t>
      </w:r>
      <w:proofErr w:type="spellStart"/>
      <w:r w:rsidR="000D106A">
        <w:t>how</w:t>
      </w:r>
      <w:proofErr w:type="spellEnd"/>
      <w:r w:rsidR="000D106A">
        <w:t xml:space="preserve"> </w:t>
      </w:r>
      <w:proofErr w:type="spellStart"/>
      <w:r w:rsidR="000D106A">
        <w:t>results</w:t>
      </w:r>
      <w:proofErr w:type="spellEnd"/>
      <w:r w:rsidR="000D106A">
        <w:t xml:space="preserve"> </w:t>
      </w:r>
      <w:proofErr w:type="spellStart"/>
      <w:r w:rsidR="000D106A">
        <w:t>derived</w:t>
      </w:r>
      <w:proofErr w:type="spellEnd"/>
      <w:r w:rsidR="000D106A">
        <w:t xml:space="preserve"> </w:t>
      </w:r>
      <w:proofErr w:type="spellStart"/>
      <w:r w:rsidR="000D106A">
        <w:t>from</w:t>
      </w:r>
      <w:proofErr w:type="spellEnd"/>
      <w:r w:rsidR="000D106A">
        <w:t xml:space="preserve"> </w:t>
      </w:r>
      <w:proofErr w:type="spellStart"/>
      <w:r w:rsidR="000D106A">
        <w:t>the</w:t>
      </w:r>
      <w:proofErr w:type="spellEnd"/>
      <w:r w:rsidR="000D106A">
        <w:t xml:space="preserve"> </w:t>
      </w:r>
      <w:proofErr w:type="spellStart"/>
      <w:r w:rsidR="000D106A">
        <w:t>resources</w:t>
      </w:r>
      <w:proofErr w:type="spellEnd"/>
      <w:r w:rsidR="000D106A">
        <w:t xml:space="preserve"> </w:t>
      </w:r>
      <w:proofErr w:type="spellStart"/>
      <w:r w:rsidR="000D106A">
        <w:t>generated</w:t>
      </w:r>
      <w:proofErr w:type="spellEnd"/>
      <w:r w:rsidR="000D106A">
        <w:t xml:space="preserve"> </w:t>
      </w:r>
      <w:proofErr w:type="spellStart"/>
      <w:r w:rsidR="000D106A">
        <w:t>could</w:t>
      </w:r>
      <w:proofErr w:type="spellEnd"/>
      <w:r w:rsidR="000D106A">
        <w:t xml:space="preserve"> be </w:t>
      </w:r>
      <w:proofErr w:type="spellStart"/>
      <w:r w:rsidR="000D106A">
        <w:t>functionally</w:t>
      </w:r>
      <w:proofErr w:type="spellEnd"/>
      <w:r w:rsidR="000D106A">
        <w:t xml:space="preserve"> </w:t>
      </w:r>
      <w:proofErr w:type="spellStart"/>
      <w:r w:rsidR="00EE5766">
        <w:t>relevant</w:t>
      </w:r>
      <w:proofErr w:type="spellEnd"/>
      <w:r w:rsidR="000D106A">
        <w:t xml:space="preserve">, </w:t>
      </w:r>
      <w:proofErr w:type="spellStart"/>
      <w:r w:rsidR="000D106A">
        <w:t>w</w:t>
      </w:r>
      <w:r w:rsidR="00EC729C">
        <w:t>e</w:t>
      </w:r>
      <w:proofErr w:type="spellEnd"/>
      <w:r w:rsidR="00EC729C">
        <w:t xml:space="preserve"> </w:t>
      </w:r>
      <w:proofErr w:type="spellStart"/>
      <w:r w:rsidR="00EC729C">
        <w:t>developed</w:t>
      </w:r>
      <w:proofErr w:type="spellEnd"/>
      <w:r w:rsidR="00EC729C">
        <w:t xml:space="preserve"> </w:t>
      </w:r>
      <w:proofErr w:type="spellStart"/>
      <w:r w:rsidR="00EC729C">
        <w:t>a</w:t>
      </w:r>
      <w:r w:rsidR="000D106A">
        <w:t>n</w:t>
      </w:r>
      <w:proofErr w:type="spellEnd"/>
      <w:r w:rsidR="00691C55">
        <w:t xml:space="preserve"> </w:t>
      </w:r>
      <w:proofErr w:type="spellStart"/>
      <w:r w:rsidR="00EC729C">
        <w:t>application</w:t>
      </w:r>
      <w:proofErr w:type="spellEnd"/>
      <w:r w:rsidR="00EC729C">
        <w:t xml:space="preserve"> </w:t>
      </w:r>
      <w:r w:rsidR="00170DC1">
        <w:t xml:space="preserve">of </w:t>
      </w:r>
      <w:proofErr w:type="spellStart"/>
      <w:r w:rsidR="00170DC1">
        <w:t>the</w:t>
      </w:r>
      <w:proofErr w:type="spellEnd"/>
      <w:r w:rsidR="00170DC1">
        <w:t xml:space="preserve"> </w:t>
      </w:r>
      <w:proofErr w:type="spellStart"/>
      <w:r w:rsidR="00170DC1">
        <w:t>database</w:t>
      </w:r>
      <w:proofErr w:type="spellEnd"/>
      <w:r w:rsidR="00170DC1">
        <w:t xml:space="preserve"> </w:t>
      </w:r>
      <w:r w:rsidR="002F0E90">
        <w:t xml:space="preserve">and </w:t>
      </w:r>
      <w:proofErr w:type="spellStart"/>
      <w:r w:rsidR="002F0E90">
        <w:t>found</w:t>
      </w:r>
      <w:proofErr w:type="spellEnd"/>
      <w:r w:rsidR="002F0E90">
        <w:t xml:space="preserve"> </w:t>
      </w:r>
      <w:proofErr w:type="spellStart"/>
      <w:r w:rsidR="005A7401">
        <w:t>that</w:t>
      </w:r>
      <w:proofErr w:type="spellEnd"/>
      <w:r w:rsidR="005A7401">
        <w:t xml:space="preserve"> </w:t>
      </w:r>
      <w:proofErr w:type="spellStart"/>
      <w:r w:rsidR="005A7401">
        <w:t>chromatin</w:t>
      </w:r>
      <w:proofErr w:type="spellEnd"/>
      <w:r w:rsidR="005A7401">
        <w:t xml:space="preserve"> </w:t>
      </w:r>
      <w:proofErr w:type="spellStart"/>
      <w:r w:rsidR="005A7401">
        <w:t>state</w:t>
      </w:r>
      <w:proofErr w:type="spellEnd"/>
      <w:r w:rsidR="005A7401">
        <w:t xml:space="preserve"> </w:t>
      </w:r>
      <w:proofErr w:type="spellStart"/>
      <w:r w:rsidR="005A7401">
        <w:t>information</w:t>
      </w:r>
      <w:proofErr w:type="spellEnd"/>
      <w:r w:rsidR="005A7401">
        <w:t xml:space="preserve"> </w:t>
      </w:r>
      <w:proofErr w:type="spellStart"/>
      <w:r w:rsidR="005A7401">
        <w:t>improved</w:t>
      </w:r>
      <w:proofErr w:type="spellEnd"/>
      <w:r w:rsidR="005A7401">
        <w:t xml:space="preserve"> </w:t>
      </w:r>
      <w:proofErr w:type="spellStart"/>
      <w:r w:rsidR="005A7401">
        <w:t>paralogous</w:t>
      </w:r>
      <w:proofErr w:type="spellEnd"/>
      <w:r w:rsidR="005A7401">
        <w:t xml:space="preserve"> </w:t>
      </w:r>
      <w:proofErr w:type="spellStart"/>
      <w:r w:rsidR="005A7401">
        <w:t>degree</w:t>
      </w:r>
      <w:proofErr w:type="spellEnd"/>
      <w:r w:rsidR="005A7401">
        <w:t xml:space="preserve"> of </w:t>
      </w:r>
      <w:proofErr w:type="spellStart"/>
      <w:r w:rsidR="005A7401">
        <w:t>functional</w:t>
      </w:r>
      <w:proofErr w:type="spellEnd"/>
      <w:r w:rsidR="005A7401">
        <w:t xml:space="preserve"> </w:t>
      </w:r>
      <w:proofErr w:type="spellStart"/>
      <w:r w:rsidR="005A7401">
        <w:t>divergence</w:t>
      </w:r>
      <w:proofErr w:type="spellEnd"/>
      <w:r w:rsidR="00DB78BA">
        <w:t xml:space="preserve"> </w:t>
      </w:r>
      <w:proofErr w:type="spellStart"/>
      <w:r w:rsidR="00DB78BA">
        <w:t>predictions</w:t>
      </w:r>
      <w:proofErr w:type="spellEnd"/>
      <w:r w:rsidR="0075234C">
        <w:t xml:space="preserve">. </w:t>
      </w:r>
      <w:proofErr w:type="spellStart"/>
      <w:r w:rsidR="0058175D">
        <w:t>Lastly</w:t>
      </w:r>
      <w:proofErr w:type="spellEnd"/>
      <w:r w:rsidR="0058175D">
        <w:t xml:space="preserve">, </w:t>
      </w:r>
      <w:proofErr w:type="spellStart"/>
      <w:r w:rsidR="00C030DF">
        <w:t>we</w:t>
      </w:r>
      <w:proofErr w:type="spellEnd"/>
      <w:r w:rsidR="00C030DF">
        <w:t xml:space="preserve"> </w:t>
      </w:r>
      <w:proofErr w:type="spellStart"/>
      <w:r w:rsidR="00C030DF">
        <w:t>validated</w:t>
      </w:r>
      <w:proofErr w:type="spellEnd"/>
      <w:r w:rsidR="00C030DF">
        <w:t xml:space="preserve"> </w:t>
      </w:r>
      <w:proofErr w:type="spellStart"/>
      <w:r w:rsidR="005E14A6">
        <w:t>the</w:t>
      </w:r>
      <w:proofErr w:type="spellEnd"/>
      <w:r w:rsidR="005E14A6">
        <w:t xml:space="preserve"> </w:t>
      </w:r>
      <w:proofErr w:type="spellStart"/>
      <w:r w:rsidR="006809E4">
        <w:t>redundancy</w:t>
      </w:r>
      <w:proofErr w:type="spellEnd"/>
      <w:r w:rsidR="006809E4">
        <w:t xml:space="preserve"> </w:t>
      </w:r>
      <w:proofErr w:type="spellStart"/>
      <w:r w:rsidR="005E14A6">
        <w:t>predictions</w:t>
      </w:r>
      <w:proofErr w:type="spellEnd"/>
      <w:r w:rsidR="005E14A6">
        <w:t xml:space="preserve"> </w:t>
      </w:r>
      <w:proofErr w:type="spellStart"/>
      <w:r w:rsidR="00CB3FDC">
        <w:t>based</w:t>
      </w:r>
      <w:proofErr w:type="spellEnd"/>
      <w:r w:rsidR="00CB3FDC">
        <w:t xml:space="preserve"> </w:t>
      </w:r>
      <w:proofErr w:type="spellStart"/>
      <w:r w:rsidR="00CB3FDC">
        <w:t>on</w:t>
      </w:r>
      <w:proofErr w:type="spellEnd"/>
      <w:r w:rsidR="00EA579E">
        <w:t xml:space="preserve"> </w:t>
      </w:r>
      <w:proofErr w:type="spellStart"/>
      <w:r w:rsidR="00EA579E">
        <w:t>phenotypic</w:t>
      </w:r>
      <w:proofErr w:type="spellEnd"/>
      <w:r w:rsidR="00EA579E">
        <w:t xml:space="preserve"> </w:t>
      </w:r>
      <w:proofErr w:type="spellStart"/>
      <w:r w:rsidR="00EA579E">
        <w:t>effects</w:t>
      </w:r>
      <w:proofErr w:type="spellEnd"/>
      <w:r w:rsidR="004A08D7">
        <w:t xml:space="preserve"> of </w:t>
      </w:r>
      <w:proofErr w:type="spellStart"/>
      <w:r w:rsidR="004A08D7">
        <w:t>alternative</w:t>
      </w:r>
      <w:proofErr w:type="spellEnd"/>
      <w:r w:rsidR="004A08D7">
        <w:t xml:space="preserve"> oxidases</w:t>
      </w:r>
      <w:bookmarkStart w:id="0" w:name="_GoBack"/>
      <w:bookmarkEnd w:id="0"/>
      <w:r w:rsidR="00CB3FDC">
        <w:t xml:space="preserve"> genes </w:t>
      </w:r>
      <w:proofErr w:type="spellStart"/>
      <w:r w:rsidR="00CB3FDC">
        <w:t>knockout</w:t>
      </w:r>
      <w:proofErr w:type="spellEnd"/>
      <w:r w:rsidR="00CB3FDC">
        <w:t xml:space="preserve"> </w:t>
      </w:r>
      <w:proofErr w:type="spellStart"/>
      <w:r w:rsidR="00CB3FDC">
        <w:t>mutants</w:t>
      </w:r>
      <w:proofErr w:type="spellEnd"/>
      <w:r w:rsidR="00CB3FDC">
        <w:t xml:space="preserve"> </w:t>
      </w:r>
      <w:proofErr w:type="spellStart"/>
      <w:r w:rsidR="00EA579E">
        <w:t>under</w:t>
      </w:r>
      <w:proofErr w:type="spellEnd"/>
      <w:r w:rsidR="00EA579E">
        <w:t xml:space="preserve"> </w:t>
      </w:r>
      <w:proofErr w:type="spellStart"/>
      <w:r w:rsidR="00EA579E">
        <w:t>several</w:t>
      </w:r>
      <w:proofErr w:type="spellEnd"/>
      <w:r w:rsidR="00EA579E">
        <w:t xml:space="preserve"> </w:t>
      </w:r>
      <w:proofErr w:type="spellStart"/>
      <w:r w:rsidR="00EA579E">
        <w:t>stres</w:t>
      </w:r>
      <w:proofErr w:type="spellEnd"/>
      <w:r w:rsidR="00EA579E">
        <w:t xml:space="preserve"> </w:t>
      </w:r>
      <w:proofErr w:type="spellStart"/>
      <w:r w:rsidR="00EA579E">
        <w:t>conditions</w:t>
      </w:r>
      <w:proofErr w:type="spellEnd"/>
      <w:r w:rsidR="007E1524">
        <w:t>.</w:t>
      </w:r>
    </w:p>
    <w:p w14:paraId="225E9FBE" w14:textId="19100CBF" w:rsidR="00D056CA" w:rsidRDefault="00B3584F" w:rsidP="00B3584F">
      <w:pPr>
        <w:pStyle w:val="Ttulo1"/>
      </w:pPr>
      <w:proofErr w:type="spellStart"/>
      <w:r>
        <w:lastRenderedPageBreak/>
        <w:t>References</w:t>
      </w:r>
      <w:proofErr w:type="spellEnd"/>
    </w:p>
    <w:p w14:paraId="423546D3" w14:textId="77777777" w:rsidR="00A90B7F" w:rsidRDefault="00A90B7F" w:rsidP="00A90B7F">
      <w:proofErr w:type="spellStart"/>
      <w:r>
        <w:t>Ashe</w:t>
      </w:r>
      <w:proofErr w:type="spellEnd"/>
      <w:r>
        <w:t xml:space="preserve">, A., </w:t>
      </w:r>
      <w:proofErr w:type="spellStart"/>
      <w:r>
        <w:t>Colot</w:t>
      </w:r>
      <w:proofErr w:type="spellEnd"/>
      <w:r>
        <w:t xml:space="preserve">, V., &amp; </w:t>
      </w:r>
      <w:proofErr w:type="spellStart"/>
      <w:r>
        <w:t>Oldroyd</w:t>
      </w:r>
      <w:proofErr w:type="spellEnd"/>
      <w:r>
        <w:t xml:space="preserve">, B. P. (2021). </w:t>
      </w:r>
      <w:proofErr w:type="spellStart"/>
      <w:r>
        <w:t>How</w:t>
      </w:r>
      <w:proofErr w:type="spellEnd"/>
      <w:r>
        <w:t xml:space="preserve"> </w:t>
      </w:r>
      <w:proofErr w:type="spellStart"/>
      <w:r>
        <w:t>does</w:t>
      </w:r>
      <w:proofErr w:type="spellEnd"/>
      <w:r>
        <w:t xml:space="preserve"> </w:t>
      </w:r>
      <w:proofErr w:type="spellStart"/>
      <w:r>
        <w:t>epigenetics</w:t>
      </w:r>
      <w:proofErr w:type="spellEnd"/>
      <w:r>
        <w:t xml:space="preserve"> </w:t>
      </w:r>
      <w:proofErr w:type="spellStart"/>
      <w:r>
        <w:t>influence</w:t>
      </w:r>
      <w:proofErr w:type="spellEnd"/>
      <w:r>
        <w:t xml:space="preserve"> </w:t>
      </w:r>
      <w:proofErr w:type="spellStart"/>
      <w:r>
        <w:t>the</w:t>
      </w:r>
      <w:proofErr w:type="spellEnd"/>
      <w:r>
        <w:t xml:space="preserve"> </w:t>
      </w:r>
      <w:proofErr w:type="spellStart"/>
      <w:r>
        <w:t>course</w:t>
      </w:r>
      <w:proofErr w:type="spellEnd"/>
      <w:r>
        <w:t xml:space="preserve"> of </w:t>
      </w:r>
      <w:proofErr w:type="spellStart"/>
      <w:r>
        <w:t>evolution</w:t>
      </w:r>
      <w:proofErr w:type="spellEnd"/>
      <w:r>
        <w:t xml:space="preserve"> ? </w:t>
      </w:r>
      <w:proofErr w:type="spellStart"/>
      <w:r>
        <w:rPr>
          <w:i/>
          <w:iCs/>
        </w:rPr>
        <w:t>Philosophical</w:t>
      </w:r>
      <w:proofErr w:type="spellEnd"/>
      <w:r>
        <w:rPr>
          <w:i/>
          <w:iCs/>
        </w:rPr>
        <w:t xml:space="preserve"> </w:t>
      </w:r>
      <w:proofErr w:type="spellStart"/>
      <w:r>
        <w:rPr>
          <w:i/>
          <w:iCs/>
        </w:rPr>
        <w:t>Transactions</w:t>
      </w:r>
      <w:proofErr w:type="spellEnd"/>
      <w:r>
        <w:rPr>
          <w:i/>
          <w:iCs/>
        </w:rPr>
        <w:t xml:space="preserve"> B</w:t>
      </w:r>
      <w:r>
        <w:t xml:space="preserve">, </w:t>
      </w:r>
      <w:r>
        <w:rPr>
          <w:i/>
          <w:iCs/>
        </w:rPr>
        <w:t>376</w:t>
      </w:r>
      <w:r>
        <w:t>(20200111).</w:t>
      </w:r>
    </w:p>
    <w:p w14:paraId="10EAE200" w14:textId="77777777" w:rsidR="00A90B7F" w:rsidRDefault="00A90B7F" w:rsidP="00A90B7F">
      <w:proofErr w:type="spellStart"/>
      <w:r>
        <w:t>Exposito-alonso</w:t>
      </w:r>
      <w:proofErr w:type="spellEnd"/>
      <w:r>
        <w:t xml:space="preserve">, M., </w:t>
      </w:r>
      <w:proofErr w:type="spellStart"/>
      <w:r>
        <w:t>Drost</w:t>
      </w:r>
      <w:proofErr w:type="spellEnd"/>
      <w:r>
        <w:t xml:space="preserve">, H., Burbano, H. A., &amp; </w:t>
      </w:r>
      <w:proofErr w:type="spellStart"/>
      <w:r>
        <w:t>Weigel</w:t>
      </w:r>
      <w:proofErr w:type="spellEnd"/>
      <w:r>
        <w:t xml:space="preserve">, D. (2020). </w:t>
      </w:r>
      <w:proofErr w:type="spellStart"/>
      <w:r>
        <w:t>The</w:t>
      </w:r>
      <w:proofErr w:type="spellEnd"/>
      <w:r>
        <w:t xml:space="preserve"> </w:t>
      </w:r>
      <w:proofErr w:type="spellStart"/>
      <w:r>
        <w:t>Earth</w:t>
      </w:r>
      <w:proofErr w:type="spellEnd"/>
      <w:r>
        <w:t xml:space="preserve"> </w:t>
      </w:r>
      <w:proofErr w:type="spellStart"/>
      <w:r>
        <w:t>BioGenome</w:t>
      </w:r>
      <w:proofErr w:type="spellEnd"/>
      <w:r>
        <w:t xml:space="preserve"> </w:t>
      </w:r>
      <w:proofErr w:type="spellStart"/>
      <w:r>
        <w:t>project</w:t>
      </w:r>
      <w:proofErr w:type="spellEnd"/>
      <w:r>
        <w:t xml:space="preserve"> : </w:t>
      </w:r>
      <w:proofErr w:type="spellStart"/>
      <w:r>
        <w:t>opportunities</w:t>
      </w:r>
      <w:proofErr w:type="spellEnd"/>
      <w:r>
        <w:t xml:space="preserve"> and </w:t>
      </w:r>
      <w:proofErr w:type="spellStart"/>
      <w:r>
        <w:t>challenges</w:t>
      </w:r>
      <w:proofErr w:type="spellEnd"/>
      <w:r>
        <w:t xml:space="preserve"> </w:t>
      </w:r>
      <w:proofErr w:type="spellStart"/>
      <w:r>
        <w:t>for</w:t>
      </w:r>
      <w:proofErr w:type="spellEnd"/>
      <w:r>
        <w:t xml:space="preserve"> </w:t>
      </w:r>
      <w:proofErr w:type="spellStart"/>
      <w:r>
        <w:t>plant</w:t>
      </w:r>
      <w:proofErr w:type="spellEnd"/>
      <w:r>
        <w:t xml:space="preserve"> </w:t>
      </w:r>
      <w:proofErr w:type="spellStart"/>
      <w:r>
        <w:t>genomics</w:t>
      </w:r>
      <w:proofErr w:type="spellEnd"/>
      <w:r>
        <w:t xml:space="preserve"> and </w:t>
      </w:r>
      <w:proofErr w:type="spellStart"/>
      <w:r>
        <w:t>conservation</w:t>
      </w:r>
      <w:proofErr w:type="spellEnd"/>
      <w:r>
        <w:t xml:space="preserve">. </w:t>
      </w:r>
      <w:proofErr w:type="spellStart"/>
      <w:r>
        <w:rPr>
          <w:i/>
          <w:iCs/>
        </w:rPr>
        <w:t>Plant</w:t>
      </w:r>
      <w:proofErr w:type="spellEnd"/>
      <w:r>
        <w:rPr>
          <w:i/>
          <w:iCs/>
        </w:rPr>
        <w:t xml:space="preserve"> </w:t>
      </w:r>
      <w:proofErr w:type="spellStart"/>
      <w:r>
        <w:rPr>
          <w:i/>
          <w:iCs/>
        </w:rPr>
        <w:t>Journal</w:t>
      </w:r>
      <w:proofErr w:type="spellEnd"/>
      <w:r>
        <w:t xml:space="preserve">, </w:t>
      </w:r>
      <w:r>
        <w:rPr>
          <w:i/>
          <w:iCs/>
        </w:rPr>
        <w:t>102</w:t>
      </w:r>
      <w:r>
        <w:t>, 222–229. https://doi.org/10.1111/tpj.14631</w:t>
      </w:r>
    </w:p>
    <w:p w14:paraId="1DECC935" w14:textId="77777777" w:rsidR="00A90B7F" w:rsidRDefault="00A90B7F" w:rsidP="00A90B7F">
      <w:proofErr w:type="spellStart"/>
      <w:r>
        <w:t>Hazarika</w:t>
      </w:r>
      <w:proofErr w:type="spellEnd"/>
      <w:r>
        <w:t xml:space="preserve">, R. R., Serra, M., Zhang, Z., Zhang, Y., </w:t>
      </w:r>
      <w:proofErr w:type="spellStart"/>
      <w:r>
        <w:t>Schmitz</w:t>
      </w:r>
      <w:proofErr w:type="spellEnd"/>
      <w:r>
        <w:t xml:space="preserve">, R. J., &amp; Johannes, F. (2022). Molecular </w:t>
      </w:r>
      <w:proofErr w:type="spellStart"/>
      <w:r>
        <w:t>properties</w:t>
      </w:r>
      <w:proofErr w:type="spellEnd"/>
      <w:r>
        <w:t xml:space="preserve"> of </w:t>
      </w:r>
      <w:proofErr w:type="spellStart"/>
      <w:r>
        <w:t>epimutation</w:t>
      </w:r>
      <w:proofErr w:type="spellEnd"/>
      <w:r>
        <w:t xml:space="preserve"> </w:t>
      </w:r>
      <w:proofErr w:type="spellStart"/>
      <w:r>
        <w:t>hotspots</w:t>
      </w:r>
      <w:proofErr w:type="spellEnd"/>
      <w:r>
        <w:t xml:space="preserve">. </w:t>
      </w:r>
      <w:proofErr w:type="spellStart"/>
      <w:r>
        <w:rPr>
          <w:i/>
          <w:iCs/>
        </w:rPr>
        <w:t>Nature</w:t>
      </w:r>
      <w:proofErr w:type="spellEnd"/>
      <w:r>
        <w:rPr>
          <w:i/>
          <w:iCs/>
        </w:rPr>
        <w:t xml:space="preserve"> </w:t>
      </w:r>
      <w:proofErr w:type="spellStart"/>
      <w:r>
        <w:rPr>
          <w:i/>
          <w:iCs/>
        </w:rPr>
        <w:t>Plants</w:t>
      </w:r>
      <w:proofErr w:type="spellEnd"/>
      <w:r>
        <w:t xml:space="preserve">, </w:t>
      </w:r>
      <w:r>
        <w:rPr>
          <w:i/>
          <w:iCs/>
        </w:rPr>
        <w:t>8</w:t>
      </w:r>
      <w:r>
        <w:t>(</w:t>
      </w:r>
      <w:proofErr w:type="spellStart"/>
      <w:r>
        <w:t>February</w:t>
      </w:r>
      <w:proofErr w:type="spellEnd"/>
      <w:r>
        <w:t>), 146–156. https://doi.org/10.1038/s41477-021-01086-7</w:t>
      </w:r>
    </w:p>
    <w:p w14:paraId="1FEFBA5E" w14:textId="77777777" w:rsidR="00A90B7F" w:rsidRDefault="00A90B7F" w:rsidP="00A90B7F">
      <w:proofErr w:type="spellStart"/>
      <w:r>
        <w:t>Jamge</w:t>
      </w:r>
      <w:proofErr w:type="spellEnd"/>
      <w:r>
        <w:t xml:space="preserve">, B., </w:t>
      </w:r>
      <w:proofErr w:type="spellStart"/>
      <w:r>
        <w:t>Lorkovi</w:t>
      </w:r>
      <w:proofErr w:type="spellEnd"/>
      <w:r>
        <w:t xml:space="preserve">, Z. J., </w:t>
      </w:r>
      <w:proofErr w:type="spellStart"/>
      <w:r>
        <w:t>Axelsson</w:t>
      </w:r>
      <w:proofErr w:type="spellEnd"/>
      <w:r>
        <w:t xml:space="preserve">, E., </w:t>
      </w:r>
      <w:proofErr w:type="spellStart"/>
      <w:r>
        <w:t>Osakabe</w:t>
      </w:r>
      <w:proofErr w:type="spellEnd"/>
      <w:r>
        <w:t xml:space="preserve">, A., </w:t>
      </w:r>
      <w:proofErr w:type="spellStart"/>
      <w:r>
        <w:t>Shukla</w:t>
      </w:r>
      <w:proofErr w:type="spellEnd"/>
      <w:r>
        <w:t xml:space="preserve">, V., </w:t>
      </w:r>
      <w:proofErr w:type="spellStart"/>
      <w:r>
        <w:t>Yelagandula</w:t>
      </w:r>
      <w:proofErr w:type="spellEnd"/>
      <w:r>
        <w:t>, R.</w:t>
      </w:r>
      <w:proofErr w:type="gramStart"/>
      <w:r>
        <w:t>, …</w:t>
      </w:r>
      <w:proofErr w:type="gramEnd"/>
      <w:r>
        <w:t xml:space="preserve"> Berger, F. (2023). </w:t>
      </w:r>
      <w:proofErr w:type="spellStart"/>
      <w:r>
        <w:t>Histone</w:t>
      </w:r>
      <w:proofErr w:type="spellEnd"/>
      <w:r>
        <w:t xml:space="preserve"> </w:t>
      </w:r>
      <w:proofErr w:type="spellStart"/>
      <w:r>
        <w:t>variants</w:t>
      </w:r>
      <w:proofErr w:type="spellEnd"/>
      <w:r>
        <w:t xml:space="preserve"> </w:t>
      </w:r>
      <w:proofErr w:type="spellStart"/>
      <w:r>
        <w:t>shape</w:t>
      </w:r>
      <w:proofErr w:type="spellEnd"/>
      <w:r>
        <w:t xml:space="preserve"> </w:t>
      </w:r>
      <w:proofErr w:type="spellStart"/>
      <w:r>
        <w:t>chromatin</w:t>
      </w:r>
      <w:proofErr w:type="spellEnd"/>
      <w:r>
        <w:t xml:space="preserve"> </w:t>
      </w:r>
      <w:proofErr w:type="spellStart"/>
      <w:r>
        <w:t>states</w:t>
      </w:r>
      <w:proofErr w:type="spellEnd"/>
      <w:r>
        <w:t xml:space="preserve"> in </w:t>
      </w:r>
      <w:proofErr w:type="spellStart"/>
      <w:r>
        <w:t>Arabidopsis</w:t>
      </w:r>
      <w:proofErr w:type="spellEnd"/>
      <w:r>
        <w:t xml:space="preserve">. </w:t>
      </w:r>
      <w:proofErr w:type="spellStart"/>
      <w:r>
        <w:rPr>
          <w:i/>
          <w:iCs/>
        </w:rPr>
        <w:t>ELife</w:t>
      </w:r>
      <w:proofErr w:type="spellEnd"/>
      <w:r>
        <w:t xml:space="preserve">, </w:t>
      </w:r>
      <w:r>
        <w:rPr>
          <w:i/>
          <w:iCs/>
        </w:rPr>
        <w:t>12</w:t>
      </w:r>
      <w:r>
        <w:t>(RP87714), 1–26.</w:t>
      </w:r>
    </w:p>
    <w:p w14:paraId="4ACD5FE5" w14:textId="77777777" w:rsidR="00A90B7F" w:rsidRDefault="00A90B7F" w:rsidP="00A90B7F">
      <w:pPr>
        <w:rPr>
          <w:rFonts w:ascii="Times New Roman" w:hAnsi="Times New Roman"/>
        </w:rPr>
      </w:pPr>
      <w:proofErr w:type="spellStart"/>
      <w:r>
        <w:t>Kliebenstein</w:t>
      </w:r>
      <w:proofErr w:type="spellEnd"/>
      <w:r>
        <w:t xml:space="preserve">, D. J. (2019). </w:t>
      </w:r>
      <w:proofErr w:type="spellStart"/>
      <w:r>
        <w:t>Questionomics</w:t>
      </w:r>
      <w:proofErr w:type="spellEnd"/>
      <w:r>
        <w:t xml:space="preserve"> : </w:t>
      </w:r>
      <w:proofErr w:type="spellStart"/>
      <w:r>
        <w:t>Using</w:t>
      </w:r>
      <w:proofErr w:type="spellEnd"/>
      <w:r>
        <w:t xml:space="preserve"> Big Data to Ask and </w:t>
      </w:r>
      <w:proofErr w:type="spellStart"/>
      <w:r>
        <w:t>Answer</w:t>
      </w:r>
      <w:proofErr w:type="spellEnd"/>
      <w:r>
        <w:t xml:space="preserve">. </w:t>
      </w:r>
      <w:proofErr w:type="spellStart"/>
      <w:r>
        <w:rPr>
          <w:i/>
          <w:iCs/>
        </w:rPr>
        <w:t>The</w:t>
      </w:r>
      <w:proofErr w:type="spellEnd"/>
      <w:r>
        <w:rPr>
          <w:i/>
          <w:iCs/>
        </w:rPr>
        <w:t xml:space="preserve"> </w:t>
      </w:r>
      <w:proofErr w:type="spellStart"/>
      <w:r>
        <w:rPr>
          <w:i/>
          <w:iCs/>
        </w:rPr>
        <w:t>Plant</w:t>
      </w:r>
      <w:proofErr w:type="spellEnd"/>
      <w:r>
        <w:rPr>
          <w:i/>
          <w:iCs/>
        </w:rPr>
        <w:t xml:space="preserve"> </w:t>
      </w:r>
      <w:proofErr w:type="spellStart"/>
      <w:r>
        <w:rPr>
          <w:i/>
          <w:iCs/>
        </w:rPr>
        <w:t>Cell</w:t>
      </w:r>
      <w:proofErr w:type="spellEnd"/>
      <w:r>
        <w:t xml:space="preserve">, </w:t>
      </w:r>
      <w:r>
        <w:rPr>
          <w:i/>
          <w:iCs/>
        </w:rPr>
        <w:t>31</w:t>
      </w:r>
      <w:r>
        <w:t>(</w:t>
      </w:r>
      <w:proofErr w:type="spellStart"/>
      <w:r>
        <w:t>July</w:t>
      </w:r>
      <w:proofErr w:type="spellEnd"/>
      <w:r>
        <w:t>), 1404–1405. https://doi.org/10.1105/tpc.19.00344</w:t>
      </w:r>
    </w:p>
    <w:p w14:paraId="43E4B36D" w14:textId="77777777" w:rsidR="00A90B7F" w:rsidRDefault="00A90B7F" w:rsidP="00A90B7F">
      <w:r>
        <w:t xml:space="preserve">Lu, Z., </w:t>
      </w:r>
      <w:proofErr w:type="spellStart"/>
      <w:r>
        <w:t>Marand</w:t>
      </w:r>
      <w:proofErr w:type="spellEnd"/>
      <w:r>
        <w:t xml:space="preserve">, A. P., Ricci, W. A., </w:t>
      </w:r>
      <w:proofErr w:type="spellStart"/>
      <w:r>
        <w:t>Ethridge</w:t>
      </w:r>
      <w:proofErr w:type="spellEnd"/>
      <w:r>
        <w:t xml:space="preserve">, C. L., Zhang, X., &amp; </w:t>
      </w:r>
      <w:proofErr w:type="spellStart"/>
      <w:r>
        <w:t>Schmitz</w:t>
      </w:r>
      <w:proofErr w:type="spellEnd"/>
      <w:r>
        <w:t xml:space="preserve">, R. J. (2019). </w:t>
      </w:r>
      <w:proofErr w:type="spellStart"/>
      <w:r>
        <w:t>The</w:t>
      </w:r>
      <w:proofErr w:type="spellEnd"/>
      <w:r>
        <w:t xml:space="preserve"> </w:t>
      </w:r>
      <w:proofErr w:type="spellStart"/>
      <w:r>
        <w:t>prevalence</w:t>
      </w:r>
      <w:proofErr w:type="spellEnd"/>
      <w:r>
        <w:t xml:space="preserve">, </w:t>
      </w:r>
      <w:proofErr w:type="spellStart"/>
      <w:r>
        <w:t>evolution</w:t>
      </w:r>
      <w:proofErr w:type="spellEnd"/>
      <w:r>
        <w:t xml:space="preserve"> and </w:t>
      </w:r>
      <w:proofErr w:type="spellStart"/>
      <w:r>
        <w:t>chromatin</w:t>
      </w:r>
      <w:proofErr w:type="spellEnd"/>
      <w:r>
        <w:t xml:space="preserve"> </w:t>
      </w:r>
      <w:proofErr w:type="spellStart"/>
      <w:r>
        <w:t>signatures</w:t>
      </w:r>
      <w:proofErr w:type="spellEnd"/>
      <w:r>
        <w:t xml:space="preserve"> of </w:t>
      </w:r>
      <w:proofErr w:type="spellStart"/>
      <w:r>
        <w:t>plant</w:t>
      </w:r>
      <w:proofErr w:type="spellEnd"/>
      <w:r>
        <w:t xml:space="preserve"> </w:t>
      </w:r>
      <w:proofErr w:type="spellStart"/>
      <w:r>
        <w:t>regulatory</w:t>
      </w:r>
      <w:proofErr w:type="spellEnd"/>
      <w:r>
        <w:t xml:space="preserve"> </w:t>
      </w:r>
      <w:proofErr w:type="spellStart"/>
      <w:r>
        <w:t>elements</w:t>
      </w:r>
      <w:proofErr w:type="spellEnd"/>
      <w:r>
        <w:t xml:space="preserve">. </w:t>
      </w:r>
      <w:proofErr w:type="spellStart"/>
      <w:r>
        <w:rPr>
          <w:i/>
          <w:iCs/>
        </w:rPr>
        <w:t>Nature</w:t>
      </w:r>
      <w:proofErr w:type="spellEnd"/>
      <w:r>
        <w:rPr>
          <w:i/>
          <w:iCs/>
        </w:rPr>
        <w:t xml:space="preserve"> </w:t>
      </w:r>
      <w:proofErr w:type="spellStart"/>
      <w:r>
        <w:rPr>
          <w:i/>
          <w:iCs/>
        </w:rPr>
        <w:t>Plants</w:t>
      </w:r>
      <w:proofErr w:type="spellEnd"/>
      <w:r>
        <w:t xml:space="preserve">, </w:t>
      </w:r>
      <w:r>
        <w:rPr>
          <w:i/>
          <w:iCs/>
        </w:rPr>
        <w:t>5</w:t>
      </w:r>
      <w:r>
        <w:t>(</w:t>
      </w:r>
      <w:proofErr w:type="spellStart"/>
      <w:r>
        <w:t>December</w:t>
      </w:r>
      <w:proofErr w:type="spellEnd"/>
      <w:r>
        <w:t>), 1250–1259. https://doi.org/10.1038/s41477-019-0548-z</w:t>
      </w:r>
    </w:p>
    <w:p w14:paraId="37C43144" w14:textId="77777777" w:rsidR="00A90B7F" w:rsidRDefault="00A90B7F" w:rsidP="00A90B7F">
      <w:proofErr w:type="spellStart"/>
      <w:r>
        <w:t>Maher</w:t>
      </w:r>
      <w:proofErr w:type="spellEnd"/>
      <w:r>
        <w:t xml:space="preserve">, K. A., </w:t>
      </w:r>
      <w:proofErr w:type="spellStart"/>
      <w:r>
        <w:t>Bajic</w:t>
      </w:r>
      <w:proofErr w:type="spellEnd"/>
      <w:r>
        <w:t xml:space="preserve">, M., </w:t>
      </w:r>
      <w:proofErr w:type="spellStart"/>
      <w:r>
        <w:t>Kajala</w:t>
      </w:r>
      <w:proofErr w:type="spellEnd"/>
      <w:r>
        <w:t xml:space="preserve">, K., Reynoso, M., </w:t>
      </w:r>
      <w:proofErr w:type="spellStart"/>
      <w:r>
        <w:t>Pauluzzi</w:t>
      </w:r>
      <w:proofErr w:type="spellEnd"/>
      <w:r>
        <w:t>, G., West, D. A.</w:t>
      </w:r>
      <w:proofErr w:type="gramStart"/>
      <w:r>
        <w:t>, …</w:t>
      </w:r>
      <w:proofErr w:type="gramEnd"/>
      <w:r>
        <w:t xml:space="preserve"> </w:t>
      </w:r>
      <w:proofErr w:type="spellStart"/>
      <w:r>
        <w:t>Deal</w:t>
      </w:r>
      <w:proofErr w:type="spellEnd"/>
      <w:r>
        <w:t xml:space="preserve">, R. B. (2018). </w:t>
      </w:r>
      <w:proofErr w:type="spellStart"/>
      <w:r>
        <w:t>Profiling</w:t>
      </w:r>
      <w:proofErr w:type="spellEnd"/>
      <w:r>
        <w:t xml:space="preserve"> of </w:t>
      </w:r>
      <w:proofErr w:type="spellStart"/>
      <w:r>
        <w:t>Accessible</w:t>
      </w:r>
      <w:proofErr w:type="spellEnd"/>
      <w:r>
        <w:t xml:space="preserve"> </w:t>
      </w:r>
      <w:proofErr w:type="spellStart"/>
      <w:r>
        <w:t>Chromatin</w:t>
      </w:r>
      <w:proofErr w:type="spellEnd"/>
      <w:r>
        <w:t xml:space="preserve"> </w:t>
      </w:r>
      <w:proofErr w:type="spellStart"/>
      <w:r>
        <w:t>Regions</w:t>
      </w:r>
      <w:proofErr w:type="spellEnd"/>
      <w:r>
        <w:t xml:space="preserve"> </w:t>
      </w:r>
      <w:proofErr w:type="spellStart"/>
      <w:r>
        <w:t>across</w:t>
      </w:r>
      <w:proofErr w:type="spellEnd"/>
      <w:r>
        <w:t xml:space="preserve"> </w:t>
      </w:r>
      <w:proofErr w:type="spellStart"/>
      <w:r>
        <w:t>Multiple</w:t>
      </w:r>
      <w:proofErr w:type="spellEnd"/>
      <w:r>
        <w:t xml:space="preserve"> </w:t>
      </w:r>
      <w:proofErr w:type="spellStart"/>
      <w:r>
        <w:t>Plant</w:t>
      </w:r>
      <w:proofErr w:type="spellEnd"/>
      <w:r>
        <w:t xml:space="preserve"> </w:t>
      </w:r>
      <w:proofErr w:type="spellStart"/>
      <w:r>
        <w:t>Species</w:t>
      </w:r>
      <w:proofErr w:type="spellEnd"/>
      <w:r>
        <w:t xml:space="preserve"> and </w:t>
      </w:r>
      <w:proofErr w:type="spellStart"/>
      <w:r>
        <w:t>Cell</w:t>
      </w:r>
      <w:proofErr w:type="spellEnd"/>
      <w:r>
        <w:t xml:space="preserve"> </w:t>
      </w:r>
      <w:proofErr w:type="spellStart"/>
      <w:r>
        <w:t>Types</w:t>
      </w:r>
      <w:proofErr w:type="spellEnd"/>
      <w:r>
        <w:t xml:space="preserve"> </w:t>
      </w:r>
      <w:proofErr w:type="spellStart"/>
      <w:r>
        <w:t>Reveals</w:t>
      </w:r>
      <w:proofErr w:type="spellEnd"/>
      <w:r>
        <w:t xml:space="preserve"> </w:t>
      </w:r>
      <w:proofErr w:type="spellStart"/>
      <w:r>
        <w:t>Common</w:t>
      </w:r>
      <w:proofErr w:type="spellEnd"/>
      <w:r>
        <w:t xml:space="preserve"> Gene </w:t>
      </w:r>
      <w:proofErr w:type="spellStart"/>
      <w:r>
        <w:t>Regulatory</w:t>
      </w:r>
      <w:proofErr w:type="spellEnd"/>
      <w:r>
        <w:t xml:space="preserve"> </w:t>
      </w:r>
      <w:proofErr w:type="spellStart"/>
      <w:r>
        <w:t>Principles</w:t>
      </w:r>
      <w:proofErr w:type="spellEnd"/>
      <w:r>
        <w:t xml:space="preserve"> and New Control Modules. </w:t>
      </w:r>
      <w:proofErr w:type="spellStart"/>
      <w:r>
        <w:rPr>
          <w:i/>
          <w:iCs/>
        </w:rPr>
        <w:t>The</w:t>
      </w:r>
      <w:proofErr w:type="spellEnd"/>
      <w:r>
        <w:rPr>
          <w:i/>
          <w:iCs/>
        </w:rPr>
        <w:t xml:space="preserve"> </w:t>
      </w:r>
      <w:proofErr w:type="spellStart"/>
      <w:r>
        <w:rPr>
          <w:i/>
          <w:iCs/>
        </w:rPr>
        <w:t>Plant</w:t>
      </w:r>
      <w:proofErr w:type="spellEnd"/>
      <w:r>
        <w:rPr>
          <w:i/>
          <w:iCs/>
        </w:rPr>
        <w:t xml:space="preserve"> </w:t>
      </w:r>
      <w:proofErr w:type="spellStart"/>
      <w:r>
        <w:rPr>
          <w:i/>
          <w:iCs/>
        </w:rPr>
        <w:t>Cell</w:t>
      </w:r>
      <w:proofErr w:type="spellEnd"/>
      <w:r>
        <w:t xml:space="preserve">, </w:t>
      </w:r>
      <w:r>
        <w:rPr>
          <w:i/>
          <w:iCs/>
        </w:rPr>
        <w:t>30</w:t>
      </w:r>
      <w:r>
        <w:t>(</w:t>
      </w:r>
      <w:proofErr w:type="spellStart"/>
      <w:r>
        <w:t>January</w:t>
      </w:r>
      <w:proofErr w:type="spellEnd"/>
      <w:r>
        <w:t>), 15–36. https://doi.org/10.1105/tpc.17.00581</w:t>
      </w:r>
    </w:p>
    <w:p w14:paraId="7CA2E148" w14:textId="77777777" w:rsidR="00A90B7F" w:rsidRDefault="00A90B7F" w:rsidP="00A90B7F">
      <w:proofErr w:type="spellStart"/>
      <w:r>
        <w:t>Marand</w:t>
      </w:r>
      <w:proofErr w:type="spellEnd"/>
      <w:r>
        <w:t xml:space="preserve">, A. P., </w:t>
      </w:r>
      <w:proofErr w:type="spellStart"/>
      <w:r>
        <w:t>Eveland</w:t>
      </w:r>
      <w:proofErr w:type="spellEnd"/>
      <w:r>
        <w:t xml:space="preserve">, A. L., </w:t>
      </w:r>
      <w:proofErr w:type="spellStart"/>
      <w:r>
        <w:t>Kaufmann</w:t>
      </w:r>
      <w:proofErr w:type="spellEnd"/>
      <w:r>
        <w:t xml:space="preserve">, K., &amp; </w:t>
      </w:r>
      <w:proofErr w:type="spellStart"/>
      <w:r>
        <w:t>Springer</w:t>
      </w:r>
      <w:proofErr w:type="spellEnd"/>
      <w:r>
        <w:t xml:space="preserve">, N. M. (2023). </w:t>
      </w:r>
      <w:proofErr w:type="spellStart"/>
      <w:proofErr w:type="gramStart"/>
      <w:r>
        <w:t>cis</w:t>
      </w:r>
      <w:proofErr w:type="spellEnd"/>
      <w:proofErr w:type="gramEnd"/>
      <w:r>
        <w:t xml:space="preserve"> -</w:t>
      </w:r>
      <w:proofErr w:type="spellStart"/>
      <w:r>
        <w:t>Regulatory</w:t>
      </w:r>
      <w:proofErr w:type="spellEnd"/>
      <w:r>
        <w:t xml:space="preserve"> </w:t>
      </w:r>
      <w:proofErr w:type="spellStart"/>
      <w:r>
        <w:t>Elements</w:t>
      </w:r>
      <w:proofErr w:type="spellEnd"/>
      <w:r>
        <w:t xml:space="preserve"> in </w:t>
      </w:r>
      <w:proofErr w:type="spellStart"/>
      <w:r>
        <w:t>Plant</w:t>
      </w:r>
      <w:proofErr w:type="spellEnd"/>
      <w:r>
        <w:t xml:space="preserve"> </w:t>
      </w:r>
      <w:proofErr w:type="spellStart"/>
      <w:r>
        <w:t>Development</w:t>
      </w:r>
      <w:proofErr w:type="spellEnd"/>
      <w:r>
        <w:t xml:space="preserve"> , </w:t>
      </w:r>
      <w:proofErr w:type="spellStart"/>
      <w:r>
        <w:t>Adaptation</w:t>
      </w:r>
      <w:proofErr w:type="spellEnd"/>
      <w:r>
        <w:t xml:space="preserve"> , and </w:t>
      </w:r>
      <w:proofErr w:type="spellStart"/>
      <w:r>
        <w:t>Evolution</w:t>
      </w:r>
      <w:proofErr w:type="spellEnd"/>
      <w:r>
        <w:t xml:space="preserve">. </w:t>
      </w:r>
      <w:proofErr w:type="spellStart"/>
      <w:r>
        <w:rPr>
          <w:i/>
          <w:iCs/>
        </w:rPr>
        <w:t>Annual</w:t>
      </w:r>
      <w:proofErr w:type="spellEnd"/>
      <w:r>
        <w:rPr>
          <w:i/>
          <w:iCs/>
        </w:rPr>
        <w:t xml:space="preserve"> </w:t>
      </w:r>
      <w:proofErr w:type="spellStart"/>
      <w:r>
        <w:rPr>
          <w:i/>
          <w:iCs/>
        </w:rPr>
        <w:t>Review</w:t>
      </w:r>
      <w:proofErr w:type="spellEnd"/>
      <w:r>
        <w:rPr>
          <w:i/>
          <w:iCs/>
        </w:rPr>
        <w:t xml:space="preserve"> of </w:t>
      </w:r>
      <w:proofErr w:type="spellStart"/>
      <w:r>
        <w:rPr>
          <w:i/>
          <w:iCs/>
        </w:rPr>
        <w:t>Plant</w:t>
      </w:r>
      <w:proofErr w:type="spellEnd"/>
      <w:r>
        <w:rPr>
          <w:i/>
          <w:iCs/>
        </w:rPr>
        <w:t xml:space="preserve"> </w:t>
      </w:r>
      <w:proofErr w:type="spellStart"/>
      <w:r>
        <w:rPr>
          <w:i/>
          <w:iCs/>
        </w:rPr>
        <w:t>Biology</w:t>
      </w:r>
      <w:proofErr w:type="spellEnd"/>
      <w:r>
        <w:t xml:space="preserve">, </w:t>
      </w:r>
      <w:r>
        <w:rPr>
          <w:i/>
          <w:iCs/>
        </w:rPr>
        <w:t>74</w:t>
      </w:r>
      <w:r>
        <w:t>, 111–137.</w:t>
      </w:r>
    </w:p>
    <w:p w14:paraId="0FA9705C" w14:textId="77777777" w:rsidR="00A90B7F" w:rsidRDefault="00A90B7F" w:rsidP="00A90B7F">
      <w:r>
        <w:t xml:space="preserve">Monroe, J. G., </w:t>
      </w:r>
      <w:proofErr w:type="spellStart"/>
      <w:r>
        <w:t>Srikant</w:t>
      </w:r>
      <w:proofErr w:type="spellEnd"/>
      <w:r>
        <w:t>, T., Carbonell-</w:t>
      </w:r>
      <w:proofErr w:type="spellStart"/>
      <w:r>
        <w:t>bejerano</w:t>
      </w:r>
      <w:proofErr w:type="spellEnd"/>
      <w:r>
        <w:t xml:space="preserve">, P., Becker, C., </w:t>
      </w:r>
      <w:proofErr w:type="spellStart"/>
      <w:r>
        <w:t>Lensink</w:t>
      </w:r>
      <w:proofErr w:type="spellEnd"/>
      <w:r>
        <w:t xml:space="preserve">, M., </w:t>
      </w:r>
      <w:proofErr w:type="spellStart"/>
      <w:r>
        <w:t>Exposito-alonso</w:t>
      </w:r>
      <w:proofErr w:type="spellEnd"/>
      <w:r>
        <w:t>, M.</w:t>
      </w:r>
      <w:proofErr w:type="gramStart"/>
      <w:r>
        <w:t>, …</w:t>
      </w:r>
      <w:proofErr w:type="gramEnd"/>
      <w:r>
        <w:t xml:space="preserve"> </w:t>
      </w:r>
      <w:proofErr w:type="spellStart"/>
      <w:r>
        <w:t>Weigel</w:t>
      </w:r>
      <w:proofErr w:type="spellEnd"/>
      <w:r>
        <w:t xml:space="preserve">, D. (2022). </w:t>
      </w:r>
      <w:proofErr w:type="spellStart"/>
      <w:r>
        <w:t>Mutation</w:t>
      </w:r>
      <w:proofErr w:type="spellEnd"/>
      <w:r>
        <w:t xml:space="preserve"> </w:t>
      </w:r>
      <w:proofErr w:type="spellStart"/>
      <w:r>
        <w:t>bias</w:t>
      </w:r>
      <w:proofErr w:type="spellEnd"/>
      <w:r>
        <w:t xml:space="preserve"> </w:t>
      </w:r>
      <w:proofErr w:type="spellStart"/>
      <w:r>
        <w:t>reflects</w:t>
      </w:r>
      <w:proofErr w:type="spellEnd"/>
      <w:r>
        <w:t xml:space="preserve"> natural </w:t>
      </w:r>
      <w:proofErr w:type="spellStart"/>
      <w:r>
        <w:t>selection</w:t>
      </w:r>
      <w:proofErr w:type="spellEnd"/>
      <w:r>
        <w:t xml:space="preserve"> in </w:t>
      </w:r>
      <w:proofErr w:type="spellStart"/>
      <w:r>
        <w:t>Arabidopsis</w:t>
      </w:r>
      <w:proofErr w:type="spellEnd"/>
      <w:r>
        <w:t xml:space="preserve"> </w:t>
      </w:r>
      <w:proofErr w:type="spellStart"/>
      <w:r>
        <w:t>thaliana</w:t>
      </w:r>
      <w:proofErr w:type="spellEnd"/>
      <w:r>
        <w:t xml:space="preserve">. </w:t>
      </w:r>
      <w:proofErr w:type="spellStart"/>
      <w:r>
        <w:rPr>
          <w:i/>
          <w:iCs/>
        </w:rPr>
        <w:t>Nature</w:t>
      </w:r>
      <w:proofErr w:type="spellEnd"/>
      <w:r>
        <w:t xml:space="preserve">, </w:t>
      </w:r>
      <w:r>
        <w:rPr>
          <w:i/>
          <w:iCs/>
        </w:rPr>
        <w:t>602</w:t>
      </w:r>
      <w:r>
        <w:t>(3), 101–105. https://doi.org/10.1038/s41586-021-04269-6</w:t>
      </w:r>
    </w:p>
    <w:p w14:paraId="72482DCB" w14:textId="77777777" w:rsidR="00A90B7F" w:rsidRDefault="00A90B7F" w:rsidP="00A90B7F">
      <w:proofErr w:type="spellStart"/>
      <w:r>
        <w:t>Schmitz</w:t>
      </w:r>
      <w:proofErr w:type="spellEnd"/>
      <w:r>
        <w:t xml:space="preserve">, R. J., </w:t>
      </w:r>
      <w:proofErr w:type="spellStart"/>
      <w:r>
        <w:t>Grotewold</w:t>
      </w:r>
      <w:proofErr w:type="spellEnd"/>
      <w:r>
        <w:t xml:space="preserve">, E., &amp; </w:t>
      </w:r>
      <w:proofErr w:type="spellStart"/>
      <w:r>
        <w:t>Stam</w:t>
      </w:r>
      <w:proofErr w:type="spellEnd"/>
      <w:r>
        <w:t xml:space="preserve">, M. (2022). </w:t>
      </w:r>
      <w:proofErr w:type="spellStart"/>
      <w:r>
        <w:t>Cis-regulatory</w:t>
      </w:r>
      <w:proofErr w:type="spellEnd"/>
      <w:r>
        <w:t xml:space="preserve"> </w:t>
      </w:r>
      <w:proofErr w:type="spellStart"/>
      <w:r>
        <w:t>sequences</w:t>
      </w:r>
      <w:proofErr w:type="spellEnd"/>
      <w:r>
        <w:t xml:space="preserve"> in </w:t>
      </w:r>
      <w:proofErr w:type="spellStart"/>
      <w:r>
        <w:t>plants</w:t>
      </w:r>
      <w:proofErr w:type="spellEnd"/>
      <w:r>
        <w:t xml:space="preserve"> : </w:t>
      </w:r>
      <w:proofErr w:type="spellStart"/>
      <w:r>
        <w:t>Their</w:t>
      </w:r>
      <w:proofErr w:type="spellEnd"/>
      <w:r>
        <w:t xml:space="preserve"> </w:t>
      </w:r>
      <w:proofErr w:type="spellStart"/>
      <w:proofErr w:type="gramStart"/>
      <w:r>
        <w:t>importance</w:t>
      </w:r>
      <w:proofErr w:type="spellEnd"/>
      <w:r>
        <w:t xml:space="preserve"> ,</w:t>
      </w:r>
      <w:proofErr w:type="gramEnd"/>
      <w:r>
        <w:t xml:space="preserve"> </w:t>
      </w:r>
      <w:proofErr w:type="spellStart"/>
      <w:r>
        <w:t>discovery</w:t>
      </w:r>
      <w:proofErr w:type="spellEnd"/>
      <w:r>
        <w:t xml:space="preserve"> , and </w:t>
      </w:r>
      <w:proofErr w:type="spellStart"/>
      <w:r>
        <w:t>future</w:t>
      </w:r>
      <w:proofErr w:type="spellEnd"/>
      <w:r>
        <w:t xml:space="preserve"> </w:t>
      </w:r>
      <w:proofErr w:type="spellStart"/>
      <w:r>
        <w:t>challenges</w:t>
      </w:r>
      <w:proofErr w:type="spellEnd"/>
      <w:r>
        <w:t xml:space="preserve">. </w:t>
      </w:r>
      <w:proofErr w:type="spellStart"/>
      <w:r>
        <w:rPr>
          <w:i/>
          <w:iCs/>
        </w:rPr>
        <w:t>The</w:t>
      </w:r>
      <w:proofErr w:type="spellEnd"/>
      <w:r>
        <w:rPr>
          <w:i/>
          <w:iCs/>
        </w:rPr>
        <w:t xml:space="preserve"> </w:t>
      </w:r>
      <w:proofErr w:type="spellStart"/>
      <w:r>
        <w:rPr>
          <w:i/>
          <w:iCs/>
        </w:rPr>
        <w:t>Plant</w:t>
      </w:r>
      <w:proofErr w:type="spellEnd"/>
      <w:r>
        <w:rPr>
          <w:i/>
          <w:iCs/>
        </w:rPr>
        <w:t xml:space="preserve"> </w:t>
      </w:r>
      <w:proofErr w:type="spellStart"/>
      <w:r>
        <w:rPr>
          <w:i/>
          <w:iCs/>
        </w:rPr>
        <w:t>Cell</w:t>
      </w:r>
      <w:proofErr w:type="spellEnd"/>
      <w:r>
        <w:t xml:space="preserve">, </w:t>
      </w:r>
      <w:r>
        <w:rPr>
          <w:i/>
          <w:iCs/>
        </w:rPr>
        <w:t>34</w:t>
      </w:r>
      <w:r>
        <w:t>, 718–741.</w:t>
      </w:r>
    </w:p>
    <w:p w14:paraId="5611C3AC" w14:textId="77777777" w:rsidR="00A90B7F" w:rsidRDefault="00A90B7F" w:rsidP="00A90B7F">
      <w:proofErr w:type="spellStart"/>
      <w:r>
        <w:t>Yocca</w:t>
      </w:r>
      <w:proofErr w:type="spellEnd"/>
      <w:r>
        <w:t xml:space="preserve">, A. E., &amp; </w:t>
      </w:r>
      <w:proofErr w:type="spellStart"/>
      <w:r>
        <w:t>Edger</w:t>
      </w:r>
      <w:proofErr w:type="spellEnd"/>
      <w:r>
        <w:t xml:space="preserve">, P. P. (2022). </w:t>
      </w:r>
      <w:proofErr w:type="spellStart"/>
      <w:r>
        <w:t>Current</w:t>
      </w:r>
      <w:proofErr w:type="spellEnd"/>
      <w:r>
        <w:t xml:space="preserve"> status and </w:t>
      </w:r>
      <w:proofErr w:type="spellStart"/>
      <w:r>
        <w:t>future</w:t>
      </w:r>
      <w:proofErr w:type="spellEnd"/>
      <w:r>
        <w:t xml:space="preserve"> </w:t>
      </w:r>
      <w:proofErr w:type="spellStart"/>
      <w:r>
        <w:t>perspectives</w:t>
      </w:r>
      <w:proofErr w:type="spellEnd"/>
      <w:r>
        <w:t xml:space="preserve"> </w:t>
      </w:r>
      <w:proofErr w:type="spellStart"/>
      <w:r>
        <w:t>on</w:t>
      </w:r>
      <w:proofErr w:type="spellEnd"/>
      <w:r>
        <w:t xml:space="preserve"> </w:t>
      </w:r>
      <w:proofErr w:type="spellStart"/>
      <w:r>
        <w:t>the</w:t>
      </w:r>
      <w:proofErr w:type="spellEnd"/>
      <w:r>
        <w:t xml:space="preserve"> </w:t>
      </w:r>
      <w:proofErr w:type="spellStart"/>
      <w:r>
        <w:t>evolution</w:t>
      </w:r>
      <w:proofErr w:type="spellEnd"/>
      <w:r>
        <w:t xml:space="preserve"> of </w:t>
      </w:r>
      <w:proofErr w:type="spellStart"/>
      <w:r>
        <w:t>cis</w:t>
      </w:r>
      <w:proofErr w:type="spellEnd"/>
      <w:r>
        <w:t xml:space="preserve"> -</w:t>
      </w:r>
      <w:proofErr w:type="spellStart"/>
      <w:r>
        <w:t>regulatory</w:t>
      </w:r>
      <w:proofErr w:type="spellEnd"/>
      <w:r>
        <w:t xml:space="preserve"> </w:t>
      </w:r>
      <w:proofErr w:type="spellStart"/>
      <w:r>
        <w:t>elements</w:t>
      </w:r>
      <w:proofErr w:type="spellEnd"/>
      <w:r>
        <w:t xml:space="preserve"> in </w:t>
      </w:r>
      <w:proofErr w:type="spellStart"/>
      <w:r>
        <w:t>plants</w:t>
      </w:r>
      <w:proofErr w:type="spellEnd"/>
      <w:r>
        <w:t xml:space="preserve">. </w:t>
      </w:r>
      <w:proofErr w:type="spellStart"/>
      <w:r>
        <w:rPr>
          <w:i/>
          <w:iCs/>
        </w:rPr>
        <w:t>Current</w:t>
      </w:r>
      <w:proofErr w:type="spellEnd"/>
      <w:r>
        <w:rPr>
          <w:i/>
          <w:iCs/>
        </w:rPr>
        <w:t xml:space="preserve"> </w:t>
      </w:r>
      <w:proofErr w:type="spellStart"/>
      <w:r>
        <w:rPr>
          <w:i/>
          <w:iCs/>
        </w:rPr>
        <w:t>Opinion</w:t>
      </w:r>
      <w:proofErr w:type="spellEnd"/>
      <w:r>
        <w:rPr>
          <w:i/>
          <w:iCs/>
        </w:rPr>
        <w:t xml:space="preserve"> in </w:t>
      </w:r>
      <w:proofErr w:type="spellStart"/>
      <w:r>
        <w:rPr>
          <w:i/>
          <w:iCs/>
        </w:rPr>
        <w:t>Plant</w:t>
      </w:r>
      <w:proofErr w:type="spellEnd"/>
      <w:r>
        <w:rPr>
          <w:i/>
          <w:iCs/>
        </w:rPr>
        <w:t xml:space="preserve"> </w:t>
      </w:r>
      <w:proofErr w:type="spellStart"/>
      <w:r>
        <w:rPr>
          <w:i/>
          <w:iCs/>
        </w:rPr>
        <w:t>Biology</w:t>
      </w:r>
      <w:proofErr w:type="spellEnd"/>
      <w:r>
        <w:t xml:space="preserve">, </w:t>
      </w:r>
      <w:r>
        <w:rPr>
          <w:i/>
          <w:iCs/>
        </w:rPr>
        <w:t>65</w:t>
      </w:r>
      <w:r>
        <w:t>(102139). https://doi.org/10.1016/j.pbi.2021.102139</w:t>
      </w:r>
    </w:p>
    <w:p w14:paraId="3CC66B39" w14:textId="159E582C" w:rsidR="00472C1B" w:rsidRPr="00472C1B" w:rsidRDefault="00A90B7F" w:rsidP="00472C1B">
      <w:proofErr w:type="spellStart"/>
      <w:r>
        <w:lastRenderedPageBreak/>
        <w:t>Zhao</w:t>
      </w:r>
      <w:proofErr w:type="spellEnd"/>
      <w:r>
        <w:t xml:space="preserve">, L., </w:t>
      </w:r>
      <w:proofErr w:type="spellStart"/>
      <w:r>
        <w:t>Xie</w:t>
      </w:r>
      <w:proofErr w:type="spellEnd"/>
      <w:r>
        <w:t xml:space="preserve">, L., Zhang, Q., </w:t>
      </w:r>
      <w:proofErr w:type="spellStart"/>
      <w:r>
        <w:t>Ouyang</w:t>
      </w:r>
      <w:proofErr w:type="spellEnd"/>
      <w:r>
        <w:t xml:space="preserve">, W., </w:t>
      </w:r>
      <w:proofErr w:type="spellStart"/>
      <w:r>
        <w:t>Deng</w:t>
      </w:r>
      <w:proofErr w:type="spellEnd"/>
      <w:r>
        <w:t xml:space="preserve">, L., </w:t>
      </w:r>
      <w:proofErr w:type="spellStart"/>
      <w:r>
        <w:t>Guan</w:t>
      </w:r>
      <w:proofErr w:type="spellEnd"/>
      <w:r>
        <w:t>, P.</w:t>
      </w:r>
      <w:proofErr w:type="gramStart"/>
      <w:r>
        <w:t>, …</w:t>
      </w:r>
      <w:proofErr w:type="gramEnd"/>
      <w:r>
        <w:t xml:space="preserve"> Li, X. (2020). </w:t>
      </w:r>
      <w:proofErr w:type="spellStart"/>
      <w:r>
        <w:t>Integrative</w:t>
      </w:r>
      <w:proofErr w:type="spellEnd"/>
      <w:r>
        <w:t xml:space="preserve"> </w:t>
      </w:r>
      <w:proofErr w:type="spellStart"/>
      <w:r>
        <w:t>analysis</w:t>
      </w:r>
      <w:proofErr w:type="spellEnd"/>
      <w:r>
        <w:t xml:space="preserve"> of </w:t>
      </w:r>
      <w:proofErr w:type="spellStart"/>
      <w:r>
        <w:t>reference</w:t>
      </w:r>
      <w:proofErr w:type="spellEnd"/>
      <w:r>
        <w:t xml:space="preserve"> </w:t>
      </w:r>
      <w:proofErr w:type="spellStart"/>
      <w:r>
        <w:t>epigenomes</w:t>
      </w:r>
      <w:proofErr w:type="spellEnd"/>
      <w:r>
        <w:t xml:space="preserve"> in 20 rice </w:t>
      </w:r>
      <w:proofErr w:type="spellStart"/>
      <w:r>
        <w:t>varieties</w:t>
      </w:r>
      <w:proofErr w:type="spellEnd"/>
      <w:r>
        <w:t xml:space="preserve">. </w:t>
      </w:r>
      <w:proofErr w:type="spellStart"/>
      <w:r>
        <w:rPr>
          <w:i/>
          <w:iCs/>
        </w:rPr>
        <w:t>Nature</w:t>
      </w:r>
      <w:proofErr w:type="spellEnd"/>
      <w:r>
        <w:rPr>
          <w:i/>
          <w:iCs/>
        </w:rPr>
        <w:t xml:space="preserve"> </w:t>
      </w:r>
      <w:proofErr w:type="spellStart"/>
      <w:r>
        <w:rPr>
          <w:i/>
          <w:iCs/>
        </w:rPr>
        <w:t>Communications</w:t>
      </w:r>
      <w:proofErr w:type="spellEnd"/>
      <w:r>
        <w:t xml:space="preserve">, </w:t>
      </w:r>
      <w:r>
        <w:rPr>
          <w:i/>
          <w:iCs/>
        </w:rPr>
        <w:t>11</w:t>
      </w:r>
      <w:r>
        <w:t>(2658), 1–16. https://doi.org/10.1038/s41467-020-16457-5</w:t>
      </w:r>
    </w:p>
    <w:sectPr w:rsidR="00472C1B" w:rsidRPr="00472C1B" w:rsidSect="00BE5A63">
      <w:footerReference w:type="default" r:id="rId8"/>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4B6678" w14:textId="77777777" w:rsidR="00AD576E" w:rsidRDefault="00AD576E" w:rsidP="0006461F">
      <w:pPr>
        <w:spacing w:after="0" w:line="240" w:lineRule="auto"/>
      </w:pPr>
      <w:r>
        <w:separator/>
      </w:r>
    </w:p>
  </w:endnote>
  <w:endnote w:type="continuationSeparator" w:id="0">
    <w:p w14:paraId="3608F22F" w14:textId="77777777" w:rsidR="00AD576E" w:rsidRDefault="00AD576E"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4A08D7">
          <w:rPr>
            <w:noProof/>
          </w:rPr>
          <w:t>3</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E41DFE" w14:textId="77777777" w:rsidR="00AD576E" w:rsidRDefault="00AD576E" w:rsidP="0006461F">
      <w:pPr>
        <w:spacing w:after="0" w:line="240" w:lineRule="auto"/>
      </w:pPr>
      <w:r>
        <w:separator/>
      </w:r>
    </w:p>
  </w:footnote>
  <w:footnote w:type="continuationSeparator" w:id="0">
    <w:p w14:paraId="2BA7307D" w14:textId="77777777" w:rsidR="00AD576E" w:rsidRDefault="00AD576E"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246B553F"/>
    <w:multiLevelType w:val="hybridMultilevel"/>
    <w:tmpl w:val="9D847BFC"/>
    <w:lvl w:ilvl="0" w:tplc="9A18272E">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0989"/>
    <w:rsid w:val="00000BF3"/>
    <w:rsid w:val="00000C2D"/>
    <w:rsid w:val="00000D07"/>
    <w:rsid w:val="000017E1"/>
    <w:rsid w:val="00001E22"/>
    <w:rsid w:val="00004724"/>
    <w:rsid w:val="00004B73"/>
    <w:rsid w:val="00004F3F"/>
    <w:rsid w:val="0000572E"/>
    <w:rsid w:val="00005786"/>
    <w:rsid w:val="00005872"/>
    <w:rsid w:val="000059FC"/>
    <w:rsid w:val="00005B4A"/>
    <w:rsid w:val="00006684"/>
    <w:rsid w:val="0000679E"/>
    <w:rsid w:val="0000701B"/>
    <w:rsid w:val="00007971"/>
    <w:rsid w:val="00007BF6"/>
    <w:rsid w:val="00007C72"/>
    <w:rsid w:val="00007E0C"/>
    <w:rsid w:val="00010724"/>
    <w:rsid w:val="0001169B"/>
    <w:rsid w:val="00011E68"/>
    <w:rsid w:val="00011FC0"/>
    <w:rsid w:val="00012B25"/>
    <w:rsid w:val="00012DFC"/>
    <w:rsid w:val="00013059"/>
    <w:rsid w:val="0001352B"/>
    <w:rsid w:val="00013780"/>
    <w:rsid w:val="000139D0"/>
    <w:rsid w:val="00013BD4"/>
    <w:rsid w:val="00013E1F"/>
    <w:rsid w:val="00014FE6"/>
    <w:rsid w:val="0001518B"/>
    <w:rsid w:val="00015C68"/>
    <w:rsid w:val="00016336"/>
    <w:rsid w:val="000171D0"/>
    <w:rsid w:val="00017549"/>
    <w:rsid w:val="0001755C"/>
    <w:rsid w:val="00017A72"/>
    <w:rsid w:val="00020187"/>
    <w:rsid w:val="00020310"/>
    <w:rsid w:val="0002038B"/>
    <w:rsid w:val="00020445"/>
    <w:rsid w:val="0002090D"/>
    <w:rsid w:val="00020B67"/>
    <w:rsid w:val="00020BB0"/>
    <w:rsid w:val="00020BF8"/>
    <w:rsid w:val="00020FFF"/>
    <w:rsid w:val="0002159B"/>
    <w:rsid w:val="000217A2"/>
    <w:rsid w:val="000231B8"/>
    <w:rsid w:val="000245FA"/>
    <w:rsid w:val="000252DD"/>
    <w:rsid w:val="00026884"/>
    <w:rsid w:val="00026B2F"/>
    <w:rsid w:val="00027217"/>
    <w:rsid w:val="000272E0"/>
    <w:rsid w:val="0002757D"/>
    <w:rsid w:val="00030150"/>
    <w:rsid w:val="0003077B"/>
    <w:rsid w:val="000308CD"/>
    <w:rsid w:val="000309E0"/>
    <w:rsid w:val="00030FDE"/>
    <w:rsid w:val="00031003"/>
    <w:rsid w:val="00031227"/>
    <w:rsid w:val="000315D7"/>
    <w:rsid w:val="000317A1"/>
    <w:rsid w:val="00032507"/>
    <w:rsid w:val="000325FC"/>
    <w:rsid w:val="0003278D"/>
    <w:rsid w:val="00033CCC"/>
    <w:rsid w:val="0003528D"/>
    <w:rsid w:val="0003598B"/>
    <w:rsid w:val="00035EFF"/>
    <w:rsid w:val="00035F3F"/>
    <w:rsid w:val="00035F85"/>
    <w:rsid w:val="00036046"/>
    <w:rsid w:val="00036389"/>
    <w:rsid w:val="0003685E"/>
    <w:rsid w:val="000369BB"/>
    <w:rsid w:val="00036B7A"/>
    <w:rsid w:val="00036BDA"/>
    <w:rsid w:val="00036EAE"/>
    <w:rsid w:val="000373C3"/>
    <w:rsid w:val="000376B7"/>
    <w:rsid w:val="00037784"/>
    <w:rsid w:val="00037E24"/>
    <w:rsid w:val="000401EE"/>
    <w:rsid w:val="0004022C"/>
    <w:rsid w:val="000403B2"/>
    <w:rsid w:val="000408C2"/>
    <w:rsid w:val="00040F86"/>
    <w:rsid w:val="00041630"/>
    <w:rsid w:val="0004168D"/>
    <w:rsid w:val="00041813"/>
    <w:rsid w:val="0004325A"/>
    <w:rsid w:val="00043363"/>
    <w:rsid w:val="000433AD"/>
    <w:rsid w:val="0004375C"/>
    <w:rsid w:val="0004388F"/>
    <w:rsid w:val="00043BFE"/>
    <w:rsid w:val="00043D1F"/>
    <w:rsid w:val="00043F75"/>
    <w:rsid w:val="00043FA5"/>
    <w:rsid w:val="00043FAA"/>
    <w:rsid w:val="0004431F"/>
    <w:rsid w:val="00045516"/>
    <w:rsid w:val="00045A81"/>
    <w:rsid w:val="000464AA"/>
    <w:rsid w:val="00046C0C"/>
    <w:rsid w:val="00046D9C"/>
    <w:rsid w:val="0004712D"/>
    <w:rsid w:val="0004771C"/>
    <w:rsid w:val="000501C2"/>
    <w:rsid w:val="000504C8"/>
    <w:rsid w:val="000506D3"/>
    <w:rsid w:val="000507FE"/>
    <w:rsid w:val="00050BC8"/>
    <w:rsid w:val="00050EAF"/>
    <w:rsid w:val="00051762"/>
    <w:rsid w:val="00052455"/>
    <w:rsid w:val="00052CC1"/>
    <w:rsid w:val="000537E2"/>
    <w:rsid w:val="00053F7D"/>
    <w:rsid w:val="000549B5"/>
    <w:rsid w:val="00055768"/>
    <w:rsid w:val="00055B9D"/>
    <w:rsid w:val="00055C2B"/>
    <w:rsid w:val="000565D9"/>
    <w:rsid w:val="00057086"/>
    <w:rsid w:val="000578A4"/>
    <w:rsid w:val="000578D1"/>
    <w:rsid w:val="00057C4C"/>
    <w:rsid w:val="00057E34"/>
    <w:rsid w:val="00060483"/>
    <w:rsid w:val="00060807"/>
    <w:rsid w:val="000609C7"/>
    <w:rsid w:val="00060D1F"/>
    <w:rsid w:val="00061492"/>
    <w:rsid w:val="00061F6D"/>
    <w:rsid w:val="0006271E"/>
    <w:rsid w:val="0006461F"/>
    <w:rsid w:val="00064A80"/>
    <w:rsid w:val="00064B8D"/>
    <w:rsid w:val="00064CA4"/>
    <w:rsid w:val="00065B43"/>
    <w:rsid w:val="00065DE4"/>
    <w:rsid w:val="00066B73"/>
    <w:rsid w:val="00066E53"/>
    <w:rsid w:val="00066EE3"/>
    <w:rsid w:val="00067434"/>
    <w:rsid w:val="00067E26"/>
    <w:rsid w:val="00070061"/>
    <w:rsid w:val="000709BB"/>
    <w:rsid w:val="000709EB"/>
    <w:rsid w:val="00070AF4"/>
    <w:rsid w:val="000738CC"/>
    <w:rsid w:val="00073B8B"/>
    <w:rsid w:val="00074A1F"/>
    <w:rsid w:val="000750B0"/>
    <w:rsid w:val="00075687"/>
    <w:rsid w:val="00075990"/>
    <w:rsid w:val="00075E28"/>
    <w:rsid w:val="00076095"/>
    <w:rsid w:val="00076205"/>
    <w:rsid w:val="00077068"/>
    <w:rsid w:val="000770B3"/>
    <w:rsid w:val="0007726C"/>
    <w:rsid w:val="00077700"/>
    <w:rsid w:val="00077902"/>
    <w:rsid w:val="00077B3C"/>
    <w:rsid w:val="00077DF9"/>
    <w:rsid w:val="000809F4"/>
    <w:rsid w:val="000812FA"/>
    <w:rsid w:val="00081450"/>
    <w:rsid w:val="00081843"/>
    <w:rsid w:val="000818A8"/>
    <w:rsid w:val="00082108"/>
    <w:rsid w:val="000828A9"/>
    <w:rsid w:val="00082C53"/>
    <w:rsid w:val="0008303B"/>
    <w:rsid w:val="00083D40"/>
    <w:rsid w:val="000843DE"/>
    <w:rsid w:val="000848AC"/>
    <w:rsid w:val="0008623B"/>
    <w:rsid w:val="000864B3"/>
    <w:rsid w:val="00086521"/>
    <w:rsid w:val="00086E5A"/>
    <w:rsid w:val="000873C7"/>
    <w:rsid w:val="000875A2"/>
    <w:rsid w:val="000908A0"/>
    <w:rsid w:val="000908DA"/>
    <w:rsid w:val="000908F4"/>
    <w:rsid w:val="00090F57"/>
    <w:rsid w:val="00090FB9"/>
    <w:rsid w:val="0009118D"/>
    <w:rsid w:val="0009123B"/>
    <w:rsid w:val="000915DB"/>
    <w:rsid w:val="000916FB"/>
    <w:rsid w:val="00091EE9"/>
    <w:rsid w:val="0009289B"/>
    <w:rsid w:val="00092BA9"/>
    <w:rsid w:val="00092C8F"/>
    <w:rsid w:val="00093A1D"/>
    <w:rsid w:val="00094BDC"/>
    <w:rsid w:val="00094BE8"/>
    <w:rsid w:val="0009561D"/>
    <w:rsid w:val="000967C9"/>
    <w:rsid w:val="00096AB9"/>
    <w:rsid w:val="00096B0B"/>
    <w:rsid w:val="00097C8B"/>
    <w:rsid w:val="00097EEB"/>
    <w:rsid w:val="000A034A"/>
    <w:rsid w:val="000A050A"/>
    <w:rsid w:val="000A0DB0"/>
    <w:rsid w:val="000A10A0"/>
    <w:rsid w:val="000A11FD"/>
    <w:rsid w:val="000A1269"/>
    <w:rsid w:val="000A1B62"/>
    <w:rsid w:val="000A2A41"/>
    <w:rsid w:val="000A3057"/>
    <w:rsid w:val="000A306A"/>
    <w:rsid w:val="000A33A9"/>
    <w:rsid w:val="000A34AD"/>
    <w:rsid w:val="000A4356"/>
    <w:rsid w:val="000A5440"/>
    <w:rsid w:val="000A565C"/>
    <w:rsid w:val="000A5740"/>
    <w:rsid w:val="000A597D"/>
    <w:rsid w:val="000A5BF5"/>
    <w:rsid w:val="000A5EBB"/>
    <w:rsid w:val="000A5F67"/>
    <w:rsid w:val="000A6575"/>
    <w:rsid w:val="000A76AD"/>
    <w:rsid w:val="000B0212"/>
    <w:rsid w:val="000B05B7"/>
    <w:rsid w:val="000B0EDA"/>
    <w:rsid w:val="000B1062"/>
    <w:rsid w:val="000B1519"/>
    <w:rsid w:val="000B1DD0"/>
    <w:rsid w:val="000B1F3F"/>
    <w:rsid w:val="000B2314"/>
    <w:rsid w:val="000B24E3"/>
    <w:rsid w:val="000B27BB"/>
    <w:rsid w:val="000B2B9D"/>
    <w:rsid w:val="000B2C8C"/>
    <w:rsid w:val="000B3718"/>
    <w:rsid w:val="000B39AD"/>
    <w:rsid w:val="000B3AD6"/>
    <w:rsid w:val="000B3C8F"/>
    <w:rsid w:val="000B4BEB"/>
    <w:rsid w:val="000B5B6F"/>
    <w:rsid w:val="000B5B96"/>
    <w:rsid w:val="000B6677"/>
    <w:rsid w:val="000B67C7"/>
    <w:rsid w:val="000B6A5E"/>
    <w:rsid w:val="000B6B23"/>
    <w:rsid w:val="000B6CDA"/>
    <w:rsid w:val="000B70B4"/>
    <w:rsid w:val="000B7220"/>
    <w:rsid w:val="000C0263"/>
    <w:rsid w:val="000C03B8"/>
    <w:rsid w:val="000C05A3"/>
    <w:rsid w:val="000C1D2E"/>
    <w:rsid w:val="000C2B00"/>
    <w:rsid w:val="000C2BC0"/>
    <w:rsid w:val="000C2C3A"/>
    <w:rsid w:val="000C3A18"/>
    <w:rsid w:val="000C3C42"/>
    <w:rsid w:val="000C3F55"/>
    <w:rsid w:val="000C4625"/>
    <w:rsid w:val="000C4DB7"/>
    <w:rsid w:val="000C5478"/>
    <w:rsid w:val="000C5D82"/>
    <w:rsid w:val="000C5E0D"/>
    <w:rsid w:val="000C6A2D"/>
    <w:rsid w:val="000C6B03"/>
    <w:rsid w:val="000C6BA3"/>
    <w:rsid w:val="000C7042"/>
    <w:rsid w:val="000D03F0"/>
    <w:rsid w:val="000D0C25"/>
    <w:rsid w:val="000D106A"/>
    <w:rsid w:val="000D1217"/>
    <w:rsid w:val="000D1A30"/>
    <w:rsid w:val="000D21AD"/>
    <w:rsid w:val="000D2DBB"/>
    <w:rsid w:val="000D32D1"/>
    <w:rsid w:val="000D32F6"/>
    <w:rsid w:val="000D364F"/>
    <w:rsid w:val="000D391E"/>
    <w:rsid w:val="000D3C3F"/>
    <w:rsid w:val="000D427E"/>
    <w:rsid w:val="000D4831"/>
    <w:rsid w:val="000D4931"/>
    <w:rsid w:val="000D4B91"/>
    <w:rsid w:val="000D4C5C"/>
    <w:rsid w:val="000D4DC8"/>
    <w:rsid w:val="000D5C8C"/>
    <w:rsid w:val="000D5C96"/>
    <w:rsid w:val="000D60BD"/>
    <w:rsid w:val="000D65C5"/>
    <w:rsid w:val="000D6912"/>
    <w:rsid w:val="000D6925"/>
    <w:rsid w:val="000D7AEC"/>
    <w:rsid w:val="000D7E02"/>
    <w:rsid w:val="000E00C1"/>
    <w:rsid w:val="000E016A"/>
    <w:rsid w:val="000E13A8"/>
    <w:rsid w:val="000E15CF"/>
    <w:rsid w:val="000E183E"/>
    <w:rsid w:val="000E1B59"/>
    <w:rsid w:val="000E1EF3"/>
    <w:rsid w:val="000E2250"/>
    <w:rsid w:val="000E28EC"/>
    <w:rsid w:val="000E29B4"/>
    <w:rsid w:val="000E2B93"/>
    <w:rsid w:val="000E2DE0"/>
    <w:rsid w:val="000E38D6"/>
    <w:rsid w:val="000E3961"/>
    <w:rsid w:val="000E3D29"/>
    <w:rsid w:val="000E3F16"/>
    <w:rsid w:val="000E58DA"/>
    <w:rsid w:val="000E5FB2"/>
    <w:rsid w:val="000E60FB"/>
    <w:rsid w:val="000E625D"/>
    <w:rsid w:val="000E637E"/>
    <w:rsid w:val="000E640F"/>
    <w:rsid w:val="000E6F86"/>
    <w:rsid w:val="000E7062"/>
    <w:rsid w:val="000E712F"/>
    <w:rsid w:val="000E74F6"/>
    <w:rsid w:val="000E78FA"/>
    <w:rsid w:val="000E79BB"/>
    <w:rsid w:val="000F00CF"/>
    <w:rsid w:val="000F0196"/>
    <w:rsid w:val="000F0A4E"/>
    <w:rsid w:val="000F1259"/>
    <w:rsid w:val="000F17DA"/>
    <w:rsid w:val="000F1BB5"/>
    <w:rsid w:val="000F1DFF"/>
    <w:rsid w:val="000F231F"/>
    <w:rsid w:val="000F259E"/>
    <w:rsid w:val="000F2B7F"/>
    <w:rsid w:val="000F32BF"/>
    <w:rsid w:val="000F3549"/>
    <w:rsid w:val="000F36DF"/>
    <w:rsid w:val="000F445F"/>
    <w:rsid w:val="000F53CD"/>
    <w:rsid w:val="000F5978"/>
    <w:rsid w:val="000F5AD2"/>
    <w:rsid w:val="000F63FB"/>
    <w:rsid w:val="000F7602"/>
    <w:rsid w:val="000F771E"/>
    <w:rsid w:val="0010042D"/>
    <w:rsid w:val="00100B8B"/>
    <w:rsid w:val="00100E26"/>
    <w:rsid w:val="001014D7"/>
    <w:rsid w:val="00102280"/>
    <w:rsid w:val="001032AC"/>
    <w:rsid w:val="001038BC"/>
    <w:rsid w:val="00103BA0"/>
    <w:rsid w:val="00104344"/>
    <w:rsid w:val="00104494"/>
    <w:rsid w:val="001047E0"/>
    <w:rsid w:val="001049C9"/>
    <w:rsid w:val="0010555B"/>
    <w:rsid w:val="001056CF"/>
    <w:rsid w:val="001058DE"/>
    <w:rsid w:val="00105902"/>
    <w:rsid w:val="00105BA9"/>
    <w:rsid w:val="00106300"/>
    <w:rsid w:val="0010643F"/>
    <w:rsid w:val="00106C64"/>
    <w:rsid w:val="0010705C"/>
    <w:rsid w:val="00107503"/>
    <w:rsid w:val="00110301"/>
    <w:rsid w:val="001105C8"/>
    <w:rsid w:val="001108ED"/>
    <w:rsid w:val="001110A5"/>
    <w:rsid w:val="001110AD"/>
    <w:rsid w:val="00111C10"/>
    <w:rsid w:val="00111F4C"/>
    <w:rsid w:val="00113297"/>
    <w:rsid w:val="00113528"/>
    <w:rsid w:val="00113AF1"/>
    <w:rsid w:val="00114B9F"/>
    <w:rsid w:val="00115497"/>
    <w:rsid w:val="00115ABE"/>
    <w:rsid w:val="00115B32"/>
    <w:rsid w:val="00115EEE"/>
    <w:rsid w:val="00116976"/>
    <w:rsid w:val="00116A96"/>
    <w:rsid w:val="00116C0B"/>
    <w:rsid w:val="0011778A"/>
    <w:rsid w:val="001201C8"/>
    <w:rsid w:val="00120243"/>
    <w:rsid w:val="001211F2"/>
    <w:rsid w:val="00121659"/>
    <w:rsid w:val="00121F8D"/>
    <w:rsid w:val="001223E7"/>
    <w:rsid w:val="00122538"/>
    <w:rsid w:val="00122A62"/>
    <w:rsid w:val="00122F90"/>
    <w:rsid w:val="0012360D"/>
    <w:rsid w:val="00123A8E"/>
    <w:rsid w:val="00123CEC"/>
    <w:rsid w:val="0012441A"/>
    <w:rsid w:val="0012470E"/>
    <w:rsid w:val="001248EC"/>
    <w:rsid w:val="00124DA6"/>
    <w:rsid w:val="001258C2"/>
    <w:rsid w:val="00125CEC"/>
    <w:rsid w:val="00127AD9"/>
    <w:rsid w:val="00127B55"/>
    <w:rsid w:val="00127F18"/>
    <w:rsid w:val="00130485"/>
    <w:rsid w:val="00130781"/>
    <w:rsid w:val="00130C9E"/>
    <w:rsid w:val="00131718"/>
    <w:rsid w:val="00131CCA"/>
    <w:rsid w:val="00132433"/>
    <w:rsid w:val="001324BE"/>
    <w:rsid w:val="00132728"/>
    <w:rsid w:val="00132ACF"/>
    <w:rsid w:val="001332E4"/>
    <w:rsid w:val="0013376B"/>
    <w:rsid w:val="00133908"/>
    <w:rsid w:val="00133969"/>
    <w:rsid w:val="00133CB2"/>
    <w:rsid w:val="00134741"/>
    <w:rsid w:val="0013528A"/>
    <w:rsid w:val="0013582D"/>
    <w:rsid w:val="00135E44"/>
    <w:rsid w:val="00136531"/>
    <w:rsid w:val="00136F5A"/>
    <w:rsid w:val="001370F4"/>
    <w:rsid w:val="0014000E"/>
    <w:rsid w:val="00140C29"/>
    <w:rsid w:val="00140D4A"/>
    <w:rsid w:val="0014115F"/>
    <w:rsid w:val="00141831"/>
    <w:rsid w:val="00141920"/>
    <w:rsid w:val="00141EFB"/>
    <w:rsid w:val="00142B21"/>
    <w:rsid w:val="00142DF9"/>
    <w:rsid w:val="00143302"/>
    <w:rsid w:val="00143564"/>
    <w:rsid w:val="00143910"/>
    <w:rsid w:val="001446A6"/>
    <w:rsid w:val="00144C20"/>
    <w:rsid w:val="001452E4"/>
    <w:rsid w:val="0014559E"/>
    <w:rsid w:val="00146779"/>
    <w:rsid w:val="0014763F"/>
    <w:rsid w:val="001476C8"/>
    <w:rsid w:val="00147C94"/>
    <w:rsid w:val="00150019"/>
    <w:rsid w:val="0015133F"/>
    <w:rsid w:val="00151545"/>
    <w:rsid w:val="00151580"/>
    <w:rsid w:val="0015223E"/>
    <w:rsid w:val="00152E82"/>
    <w:rsid w:val="001533E4"/>
    <w:rsid w:val="00153613"/>
    <w:rsid w:val="00153CFA"/>
    <w:rsid w:val="00153EE3"/>
    <w:rsid w:val="00153FA9"/>
    <w:rsid w:val="001540F0"/>
    <w:rsid w:val="001546A9"/>
    <w:rsid w:val="001549BF"/>
    <w:rsid w:val="00154D11"/>
    <w:rsid w:val="001552C7"/>
    <w:rsid w:val="001559BE"/>
    <w:rsid w:val="00155E1F"/>
    <w:rsid w:val="00155E86"/>
    <w:rsid w:val="00156136"/>
    <w:rsid w:val="0015699D"/>
    <w:rsid w:val="001569D5"/>
    <w:rsid w:val="00156E08"/>
    <w:rsid w:val="00157224"/>
    <w:rsid w:val="001577E0"/>
    <w:rsid w:val="00157B15"/>
    <w:rsid w:val="00157B32"/>
    <w:rsid w:val="00157BE5"/>
    <w:rsid w:val="0016074F"/>
    <w:rsid w:val="001608AB"/>
    <w:rsid w:val="00160C04"/>
    <w:rsid w:val="00160DC2"/>
    <w:rsid w:val="00160F61"/>
    <w:rsid w:val="00161675"/>
    <w:rsid w:val="001638C8"/>
    <w:rsid w:val="00163B94"/>
    <w:rsid w:val="00163EAD"/>
    <w:rsid w:val="0016412A"/>
    <w:rsid w:val="00164629"/>
    <w:rsid w:val="00164866"/>
    <w:rsid w:val="00164BF8"/>
    <w:rsid w:val="00164D4C"/>
    <w:rsid w:val="001653C2"/>
    <w:rsid w:val="00165EB3"/>
    <w:rsid w:val="0016610C"/>
    <w:rsid w:val="001668E4"/>
    <w:rsid w:val="00166BBD"/>
    <w:rsid w:val="00166D90"/>
    <w:rsid w:val="00167BCE"/>
    <w:rsid w:val="00167F73"/>
    <w:rsid w:val="00170671"/>
    <w:rsid w:val="001706B9"/>
    <w:rsid w:val="001706EE"/>
    <w:rsid w:val="00170B15"/>
    <w:rsid w:val="00170DC1"/>
    <w:rsid w:val="00170E48"/>
    <w:rsid w:val="001711FB"/>
    <w:rsid w:val="001714C9"/>
    <w:rsid w:val="001714E1"/>
    <w:rsid w:val="001717CA"/>
    <w:rsid w:val="001723E0"/>
    <w:rsid w:val="001724D9"/>
    <w:rsid w:val="00172806"/>
    <w:rsid w:val="00172DAF"/>
    <w:rsid w:val="00173E41"/>
    <w:rsid w:val="00174442"/>
    <w:rsid w:val="0017478C"/>
    <w:rsid w:val="00174793"/>
    <w:rsid w:val="001747DC"/>
    <w:rsid w:val="00174ED2"/>
    <w:rsid w:val="00175D3A"/>
    <w:rsid w:val="0017632A"/>
    <w:rsid w:val="0017632D"/>
    <w:rsid w:val="001764BB"/>
    <w:rsid w:val="001768F8"/>
    <w:rsid w:val="0017718F"/>
    <w:rsid w:val="001771A7"/>
    <w:rsid w:val="0018098A"/>
    <w:rsid w:val="0018099E"/>
    <w:rsid w:val="001812EB"/>
    <w:rsid w:val="00181C9E"/>
    <w:rsid w:val="0018275C"/>
    <w:rsid w:val="00182EE8"/>
    <w:rsid w:val="00183C9D"/>
    <w:rsid w:val="00183EDD"/>
    <w:rsid w:val="00184083"/>
    <w:rsid w:val="00184A7D"/>
    <w:rsid w:val="00184C73"/>
    <w:rsid w:val="001855B3"/>
    <w:rsid w:val="00185A11"/>
    <w:rsid w:val="00185B5D"/>
    <w:rsid w:val="001863A7"/>
    <w:rsid w:val="001864F6"/>
    <w:rsid w:val="00186953"/>
    <w:rsid w:val="00186CF1"/>
    <w:rsid w:val="001879FB"/>
    <w:rsid w:val="00190026"/>
    <w:rsid w:val="00190831"/>
    <w:rsid w:val="00190922"/>
    <w:rsid w:val="001917F2"/>
    <w:rsid w:val="00191EFD"/>
    <w:rsid w:val="00192341"/>
    <w:rsid w:val="0019281E"/>
    <w:rsid w:val="00192F79"/>
    <w:rsid w:val="00193557"/>
    <w:rsid w:val="001938AD"/>
    <w:rsid w:val="0019394A"/>
    <w:rsid w:val="00194140"/>
    <w:rsid w:val="0019424F"/>
    <w:rsid w:val="001944E5"/>
    <w:rsid w:val="00194CCE"/>
    <w:rsid w:val="001952A7"/>
    <w:rsid w:val="00195E12"/>
    <w:rsid w:val="0019696B"/>
    <w:rsid w:val="00196C14"/>
    <w:rsid w:val="001970B8"/>
    <w:rsid w:val="00197FC1"/>
    <w:rsid w:val="001A0451"/>
    <w:rsid w:val="001A08F8"/>
    <w:rsid w:val="001A1018"/>
    <w:rsid w:val="001A1102"/>
    <w:rsid w:val="001A1210"/>
    <w:rsid w:val="001A1998"/>
    <w:rsid w:val="001A203E"/>
    <w:rsid w:val="001A2062"/>
    <w:rsid w:val="001A259D"/>
    <w:rsid w:val="001A354E"/>
    <w:rsid w:val="001A3C07"/>
    <w:rsid w:val="001A452E"/>
    <w:rsid w:val="001A45DB"/>
    <w:rsid w:val="001A4CAB"/>
    <w:rsid w:val="001A4F3D"/>
    <w:rsid w:val="001A4FF2"/>
    <w:rsid w:val="001A5392"/>
    <w:rsid w:val="001A5A1D"/>
    <w:rsid w:val="001A5D19"/>
    <w:rsid w:val="001A6285"/>
    <w:rsid w:val="001A6551"/>
    <w:rsid w:val="001A6BDD"/>
    <w:rsid w:val="001A6E73"/>
    <w:rsid w:val="001A75CC"/>
    <w:rsid w:val="001A7B23"/>
    <w:rsid w:val="001A7F6E"/>
    <w:rsid w:val="001B0192"/>
    <w:rsid w:val="001B1AA5"/>
    <w:rsid w:val="001B3707"/>
    <w:rsid w:val="001B400D"/>
    <w:rsid w:val="001B4199"/>
    <w:rsid w:val="001B4332"/>
    <w:rsid w:val="001B466C"/>
    <w:rsid w:val="001B4694"/>
    <w:rsid w:val="001B4EA9"/>
    <w:rsid w:val="001B5483"/>
    <w:rsid w:val="001B597A"/>
    <w:rsid w:val="001B6D0B"/>
    <w:rsid w:val="001B729B"/>
    <w:rsid w:val="001B7D7A"/>
    <w:rsid w:val="001C0A71"/>
    <w:rsid w:val="001C0F1C"/>
    <w:rsid w:val="001C2200"/>
    <w:rsid w:val="001C2235"/>
    <w:rsid w:val="001C230E"/>
    <w:rsid w:val="001C254B"/>
    <w:rsid w:val="001C39CB"/>
    <w:rsid w:val="001C3A27"/>
    <w:rsid w:val="001C48D9"/>
    <w:rsid w:val="001C4AED"/>
    <w:rsid w:val="001C4CF9"/>
    <w:rsid w:val="001C54A6"/>
    <w:rsid w:val="001C59EB"/>
    <w:rsid w:val="001C5D58"/>
    <w:rsid w:val="001C68C8"/>
    <w:rsid w:val="001C6DA3"/>
    <w:rsid w:val="001C70D6"/>
    <w:rsid w:val="001C7395"/>
    <w:rsid w:val="001C78E0"/>
    <w:rsid w:val="001C7AEC"/>
    <w:rsid w:val="001C7BC6"/>
    <w:rsid w:val="001C7FE3"/>
    <w:rsid w:val="001D03AA"/>
    <w:rsid w:val="001D04FD"/>
    <w:rsid w:val="001D07AE"/>
    <w:rsid w:val="001D0D8A"/>
    <w:rsid w:val="001D0E38"/>
    <w:rsid w:val="001D0E9A"/>
    <w:rsid w:val="001D13BF"/>
    <w:rsid w:val="001D19EB"/>
    <w:rsid w:val="001D1C00"/>
    <w:rsid w:val="001D33E1"/>
    <w:rsid w:val="001D4948"/>
    <w:rsid w:val="001D4A12"/>
    <w:rsid w:val="001D4D1A"/>
    <w:rsid w:val="001D5291"/>
    <w:rsid w:val="001D537A"/>
    <w:rsid w:val="001D5869"/>
    <w:rsid w:val="001D594F"/>
    <w:rsid w:val="001D59D2"/>
    <w:rsid w:val="001D5A24"/>
    <w:rsid w:val="001D5BD7"/>
    <w:rsid w:val="001D6793"/>
    <w:rsid w:val="001D681A"/>
    <w:rsid w:val="001D6906"/>
    <w:rsid w:val="001D705A"/>
    <w:rsid w:val="001D78A8"/>
    <w:rsid w:val="001D7B27"/>
    <w:rsid w:val="001D7B99"/>
    <w:rsid w:val="001D7E1D"/>
    <w:rsid w:val="001D7F8B"/>
    <w:rsid w:val="001E084C"/>
    <w:rsid w:val="001E2656"/>
    <w:rsid w:val="001E27DE"/>
    <w:rsid w:val="001E38C5"/>
    <w:rsid w:val="001E3AAA"/>
    <w:rsid w:val="001E3C7D"/>
    <w:rsid w:val="001E3D60"/>
    <w:rsid w:val="001E409A"/>
    <w:rsid w:val="001E4478"/>
    <w:rsid w:val="001E4646"/>
    <w:rsid w:val="001E482C"/>
    <w:rsid w:val="001E4A3D"/>
    <w:rsid w:val="001E58DA"/>
    <w:rsid w:val="001E6AFB"/>
    <w:rsid w:val="001E7021"/>
    <w:rsid w:val="001E7881"/>
    <w:rsid w:val="001F0536"/>
    <w:rsid w:val="001F0FE1"/>
    <w:rsid w:val="001F12C9"/>
    <w:rsid w:val="001F17AB"/>
    <w:rsid w:val="001F1EA0"/>
    <w:rsid w:val="001F20A3"/>
    <w:rsid w:val="001F22CF"/>
    <w:rsid w:val="001F2F58"/>
    <w:rsid w:val="001F3003"/>
    <w:rsid w:val="001F32F5"/>
    <w:rsid w:val="001F36A1"/>
    <w:rsid w:val="001F3E09"/>
    <w:rsid w:val="001F3F31"/>
    <w:rsid w:val="001F4171"/>
    <w:rsid w:val="001F49F2"/>
    <w:rsid w:val="001F5192"/>
    <w:rsid w:val="001F52E2"/>
    <w:rsid w:val="001F5866"/>
    <w:rsid w:val="001F5BDB"/>
    <w:rsid w:val="001F6312"/>
    <w:rsid w:val="001F694F"/>
    <w:rsid w:val="001F6A39"/>
    <w:rsid w:val="001F6DF8"/>
    <w:rsid w:val="001F775B"/>
    <w:rsid w:val="001F7F54"/>
    <w:rsid w:val="00200A93"/>
    <w:rsid w:val="00201DD4"/>
    <w:rsid w:val="00202B4B"/>
    <w:rsid w:val="00202C67"/>
    <w:rsid w:val="002030BF"/>
    <w:rsid w:val="0020393B"/>
    <w:rsid w:val="0020496D"/>
    <w:rsid w:val="00204B55"/>
    <w:rsid w:val="00204E9D"/>
    <w:rsid w:val="002051E5"/>
    <w:rsid w:val="00205B39"/>
    <w:rsid w:val="00205F6A"/>
    <w:rsid w:val="00207234"/>
    <w:rsid w:val="00207435"/>
    <w:rsid w:val="002074E0"/>
    <w:rsid w:val="00207C0D"/>
    <w:rsid w:val="002107D3"/>
    <w:rsid w:val="002128D5"/>
    <w:rsid w:val="002134C2"/>
    <w:rsid w:val="002134CE"/>
    <w:rsid w:val="00213647"/>
    <w:rsid w:val="00213B10"/>
    <w:rsid w:val="002148FA"/>
    <w:rsid w:val="00214C98"/>
    <w:rsid w:val="002157F7"/>
    <w:rsid w:val="00215D18"/>
    <w:rsid w:val="00215F9F"/>
    <w:rsid w:val="0021654F"/>
    <w:rsid w:val="00216D62"/>
    <w:rsid w:val="0021713B"/>
    <w:rsid w:val="00220039"/>
    <w:rsid w:val="002202DA"/>
    <w:rsid w:val="00220542"/>
    <w:rsid w:val="00220C80"/>
    <w:rsid w:val="00220C8D"/>
    <w:rsid w:val="002213C2"/>
    <w:rsid w:val="00221739"/>
    <w:rsid w:val="00221DE9"/>
    <w:rsid w:val="002223F9"/>
    <w:rsid w:val="00222D15"/>
    <w:rsid w:val="00222E50"/>
    <w:rsid w:val="002232A9"/>
    <w:rsid w:val="00223532"/>
    <w:rsid w:val="0022493E"/>
    <w:rsid w:val="002249E3"/>
    <w:rsid w:val="002249E8"/>
    <w:rsid w:val="00224C76"/>
    <w:rsid w:val="00225084"/>
    <w:rsid w:val="002253BF"/>
    <w:rsid w:val="002256AD"/>
    <w:rsid w:val="00225B6B"/>
    <w:rsid w:val="00225B86"/>
    <w:rsid w:val="0022618C"/>
    <w:rsid w:val="002261F0"/>
    <w:rsid w:val="00226A09"/>
    <w:rsid w:val="00226D6B"/>
    <w:rsid w:val="00230401"/>
    <w:rsid w:val="002316A4"/>
    <w:rsid w:val="00231ECE"/>
    <w:rsid w:val="002329C0"/>
    <w:rsid w:val="00232A71"/>
    <w:rsid w:val="00232ECD"/>
    <w:rsid w:val="00233118"/>
    <w:rsid w:val="00233C17"/>
    <w:rsid w:val="00233E03"/>
    <w:rsid w:val="002342DC"/>
    <w:rsid w:val="00234B1A"/>
    <w:rsid w:val="002350D5"/>
    <w:rsid w:val="002361E0"/>
    <w:rsid w:val="00236FF9"/>
    <w:rsid w:val="00237B37"/>
    <w:rsid w:val="0024170E"/>
    <w:rsid w:val="00241D2A"/>
    <w:rsid w:val="002420EC"/>
    <w:rsid w:val="002421BE"/>
    <w:rsid w:val="0024220C"/>
    <w:rsid w:val="0024234A"/>
    <w:rsid w:val="00242485"/>
    <w:rsid w:val="00242B32"/>
    <w:rsid w:val="00242D55"/>
    <w:rsid w:val="002432E8"/>
    <w:rsid w:val="0024376E"/>
    <w:rsid w:val="00244148"/>
    <w:rsid w:val="00244B74"/>
    <w:rsid w:val="00244EE4"/>
    <w:rsid w:val="0024546E"/>
    <w:rsid w:val="00245837"/>
    <w:rsid w:val="00245873"/>
    <w:rsid w:val="00245B50"/>
    <w:rsid w:val="00245D9E"/>
    <w:rsid w:val="00245DF8"/>
    <w:rsid w:val="002475E9"/>
    <w:rsid w:val="00247B7B"/>
    <w:rsid w:val="002502A5"/>
    <w:rsid w:val="00250358"/>
    <w:rsid w:val="00250A8E"/>
    <w:rsid w:val="00250BE0"/>
    <w:rsid w:val="00250F6B"/>
    <w:rsid w:val="002518B0"/>
    <w:rsid w:val="00251992"/>
    <w:rsid w:val="00251F15"/>
    <w:rsid w:val="002527B0"/>
    <w:rsid w:val="00252DD1"/>
    <w:rsid w:val="00252FF3"/>
    <w:rsid w:val="0025348B"/>
    <w:rsid w:val="002538EB"/>
    <w:rsid w:val="00254AD8"/>
    <w:rsid w:val="0025570D"/>
    <w:rsid w:val="00255A46"/>
    <w:rsid w:val="002568B4"/>
    <w:rsid w:val="00256DB0"/>
    <w:rsid w:val="002572EF"/>
    <w:rsid w:val="00257346"/>
    <w:rsid w:val="0025778E"/>
    <w:rsid w:val="00257F12"/>
    <w:rsid w:val="00260707"/>
    <w:rsid w:val="002614E6"/>
    <w:rsid w:val="00262A71"/>
    <w:rsid w:val="00262CBA"/>
    <w:rsid w:val="00262E2A"/>
    <w:rsid w:val="00262FC4"/>
    <w:rsid w:val="00263699"/>
    <w:rsid w:val="002639E5"/>
    <w:rsid w:val="00264FA1"/>
    <w:rsid w:val="00265197"/>
    <w:rsid w:val="002664C7"/>
    <w:rsid w:val="002665F2"/>
    <w:rsid w:val="00266A7D"/>
    <w:rsid w:val="00266AE2"/>
    <w:rsid w:val="00266DDE"/>
    <w:rsid w:val="0026727F"/>
    <w:rsid w:val="002672F9"/>
    <w:rsid w:val="00267507"/>
    <w:rsid w:val="0027011C"/>
    <w:rsid w:val="002705EB"/>
    <w:rsid w:val="00270A6E"/>
    <w:rsid w:val="00270AE0"/>
    <w:rsid w:val="00270BE1"/>
    <w:rsid w:val="00271087"/>
    <w:rsid w:val="002713EE"/>
    <w:rsid w:val="002720F7"/>
    <w:rsid w:val="00273658"/>
    <w:rsid w:val="002739B3"/>
    <w:rsid w:val="00273C9E"/>
    <w:rsid w:val="002749A6"/>
    <w:rsid w:val="00275570"/>
    <w:rsid w:val="002756E7"/>
    <w:rsid w:val="00275717"/>
    <w:rsid w:val="002759FE"/>
    <w:rsid w:val="00275B21"/>
    <w:rsid w:val="00275CCF"/>
    <w:rsid w:val="0027639F"/>
    <w:rsid w:val="002763C4"/>
    <w:rsid w:val="00276C35"/>
    <w:rsid w:val="00277216"/>
    <w:rsid w:val="00277226"/>
    <w:rsid w:val="0027727B"/>
    <w:rsid w:val="0027728F"/>
    <w:rsid w:val="00277B0D"/>
    <w:rsid w:val="002802B4"/>
    <w:rsid w:val="00280602"/>
    <w:rsid w:val="0028085C"/>
    <w:rsid w:val="00280A75"/>
    <w:rsid w:val="0028193C"/>
    <w:rsid w:val="00282CE2"/>
    <w:rsid w:val="0028459F"/>
    <w:rsid w:val="002847BE"/>
    <w:rsid w:val="00284940"/>
    <w:rsid w:val="00284DD4"/>
    <w:rsid w:val="00285593"/>
    <w:rsid w:val="00285597"/>
    <w:rsid w:val="0028565A"/>
    <w:rsid w:val="00285DC9"/>
    <w:rsid w:val="0028665D"/>
    <w:rsid w:val="0028672E"/>
    <w:rsid w:val="00286DA1"/>
    <w:rsid w:val="0028747D"/>
    <w:rsid w:val="00287BD2"/>
    <w:rsid w:val="00287ED3"/>
    <w:rsid w:val="00290025"/>
    <w:rsid w:val="002901F8"/>
    <w:rsid w:val="002916A0"/>
    <w:rsid w:val="002917D3"/>
    <w:rsid w:val="00291919"/>
    <w:rsid w:val="00291C2D"/>
    <w:rsid w:val="00292025"/>
    <w:rsid w:val="00292CDC"/>
    <w:rsid w:val="00293145"/>
    <w:rsid w:val="0029319A"/>
    <w:rsid w:val="00294D89"/>
    <w:rsid w:val="00295557"/>
    <w:rsid w:val="00296375"/>
    <w:rsid w:val="00297D97"/>
    <w:rsid w:val="00297F09"/>
    <w:rsid w:val="002A067B"/>
    <w:rsid w:val="002A069D"/>
    <w:rsid w:val="002A12BE"/>
    <w:rsid w:val="002A32DD"/>
    <w:rsid w:val="002A3D5A"/>
    <w:rsid w:val="002A41E3"/>
    <w:rsid w:val="002A465A"/>
    <w:rsid w:val="002A49C3"/>
    <w:rsid w:val="002A49EB"/>
    <w:rsid w:val="002A4B4B"/>
    <w:rsid w:val="002A4C9D"/>
    <w:rsid w:val="002A5631"/>
    <w:rsid w:val="002A56D9"/>
    <w:rsid w:val="002A59B6"/>
    <w:rsid w:val="002A6087"/>
    <w:rsid w:val="002A613B"/>
    <w:rsid w:val="002A62D7"/>
    <w:rsid w:val="002A63F6"/>
    <w:rsid w:val="002A7C06"/>
    <w:rsid w:val="002B0959"/>
    <w:rsid w:val="002B12CA"/>
    <w:rsid w:val="002B1D4B"/>
    <w:rsid w:val="002B33FF"/>
    <w:rsid w:val="002B38BA"/>
    <w:rsid w:val="002B461E"/>
    <w:rsid w:val="002B4E1D"/>
    <w:rsid w:val="002B56AD"/>
    <w:rsid w:val="002B5852"/>
    <w:rsid w:val="002B59B4"/>
    <w:rsid w:val="002B5C76"/>
    <w:rsid w:val="002B5D57"/>
    <w:rsid w:val="002B61F1"/>
    <w:rsid w:val="002B659F"/>
    <w:rsid w:val="002B685D"/>
    <w:rsid w:val="002B6916"/>
    <w:rsid w:val="002B6E26"/>
    <w:rsid w:val="002B7120"/>
    <w:rsid w:val="002B713E"/>
    <w:rsid w:val="002B7351"/>
    <w:rsid w:val="002B737A"/>
    <w:rsid w:val="002B75F9"/>
    <w:rsid w:val="002B782A"/>
    <w:rsid w:val="002C06FD"/>
    <w:rsid w:val="002C07EA"/>
    <w:rsid w:val="002C0942"/>
    <w:rsid w:val="002C1031"/>
    <w:rsid w:val="002C1390"/>
    <w:rsid w:val="002C14C0"/>
    <w:rsid w:val="002C14F8"/>
    <w:rsid w:val="002C1636"/>
    <w:rsid w:val="002C1B77"/>
    <w:rsid w:val="002C2470"/>
    <w:rsid w:val="002C247A"/>
    <w:rsid w:val="002C2EF7"/>
    <w:rsid w:val="002C307B"/>
    <w:rsid w:val="002C32FC"/>
    <w:rsid w:val="002C3978"/>
    <w:rsid w:val="002C3BC0"/>
    <w:rsid w:val="002C3BFA"/>
    <w:rsid w:val="002C4145"/>
    <w:rsid w:val="002C418C"/>
    <w:rsid w:val="002C43C4"/>
    <w:rsid w:val="002C4B8B"/>
    <w:rsid w:val="002C4CC2"/>
    <w:rsid w:val="002C4CF1"/>
    <w:rsid w:val="002C4CFB"/>
    <w:rsid w:val="002C5576"/>
    <w:rsid w:val="002C598E"/>
    <w:rsid w:val="002C5A23"/>
    <w:rsid w:val="002C6C9F"/>
    <w:rsid w:val="002C71A0"/>
    <w:rsid w:val="002C7D9D"/>
    <w:rsid w:val="002D02B0"/>
    <w:rsid w:val="002D0889"/>
    <w:rsid w:val="002D0E44"/>
    <w:rsid w:val="002D10BE"/>
    <w:rsid w:val="002D1977"/>
    <w:rsid w:val="002D1E2A"/>
    <w:rsid w:val="002D2C9D"/>
    <w:rsid w:val="002D2DD0"/>
    <w:rsid w:val="002D3371"/>
    <w:rsid w:val="002D3610"/>
    <w:rsid w:val="002D3638"/>
    <w:rsid w:val="002D3BB9"/>
    <w:rsid w:val="002D4880"/>
    <w:rsid w:val="002D48CB"/>
    <w:rsid w:val="002D4D92"/>
    <w:rsid w:val="002D5261"/>
    <w:rsid w:val="002D62F7"/>
    <w:rsid w:val="002D67DB"/>
    <w:rsid w:val="002D7428"/>
    <w:rsid w:val="002D746F"/>
    <w:rsid w:val="002D773A"/>
    <w:rsid w:val="002E05FB"/>
    <w:rsid w:val="002E07A1"/>
    <w:rsid w:val="002E0AD6"/>
    <w:rsid w:val="002E2EBC"/>
    <w:rsid w:val="002E33A9"/>
    <w:rsid w:val="002E346D"/>
    <w:rsid w:val="002E39A5"/>
    <w:rsid w:val="002E4508"/>
    <w:rsid w:val="002E5E3B"/>
    <w:rsid w:val="002E6B75"/>
    <w:rsid w:val="002E6C81"/>
    <w:rsid w:val="002E7030"/>
    <w:rsid w:val="002E7167"/>
    <w:rsid w:val="002E7B50"/>
    <w:rsid w:val="002E7D03"/>
    <w:rsid w:val="002F091D"/>
    <w:rsid w:val="002F0E0C"/>
    <w:rsid w:val="002F0E90"/>
    <w:rsid w:val="002F1679"/>
    <w:rsid w:val="002F22AF"/>
    <w:rsid w:val="002F2D7B"/>
    <w:rsid w:val="002F2DC9"/>
    <w:rsid w:val="002F3019"/>
    <w:rsid w:val="002F3822"/>
    <w:rsid w:val="002F43C9"/>
    <w:rsid w:val="002F43E1"/>
    <w:rsid w:val="002F440B"/>
    <w:rsid w:val="002F4A71"/>
    <w:rsid w:val="002F53C6"/>
    <w:rsid w:val="002F609A"/>
    <w:rsid w:val="002F62BE"/>
    <w:rsid w:val="002F6451"/>
    <w:rsid w:val="002F75FF"/>
    <w:rsid w:val="002F7940"/>
    <w:rsid w:val="00300511"/>
    <w:rsid w:val="003006CD"/>
    <w:rsid w:val="003007C5"/>
    <w:rsid w:val="003007CD"/>
    <w:rsid w:val="00300BD8"/>
    <w:rsid w:val="00300D18"/>
    <w:rsid w:val="00301315"/>
    <w:rsid w:val="0030193A"/>
    <w:rsid w:val="00302267"/>
    <w:rsid w:val="0030385B"/>
    <w:rsid w:val="00303D07"/>
    <w:rsid w:val="003041FA"/>
    <w:rsid w:val="003048E2"/>
    <w:rsid w:val="00304BEB"/>
    <w:rsid w:val="00304DD4"/>
    <w:rsid w:val="00305671"/>
    <w:rsid w:val="00305D43"/>
    <w:rsid w:val="00306435"/>
    <w:rsid w:val="003067C8"/>
    <w:rsid w:val="00306B13"/>
    <w:rsid w:val="00306D09"/>
    <w:rsid w:val="0030716A"/>
    <w:rsid w:val="0030743B"/>
    <w:rsid w:val="003074ED"/>
    <w:rsid w:val="0030750A"/>
    <w:rsid w:val="00307CB9"/>
    <w:rsid w:val="00310211"/>
    <w:rsid w:val="00310D20"/>
    <w:rsid w:val="00310F06"/>
    <w:rsid w:val="0031145F"/>
    <w:rsid w:val="00311479"/>
    <w:rsid w:val="003117C1"/>
    <w:rsid w:val="00311A60"/>
    <w:rsid w:val="00311B1E"/>
    <w:rsid w:val="00312058"/>
    <w:rsid w:val="00312277"/>
    <w:rsid w:val="003127E9"/>
    <w:rsid w:val="00313671"/>
    <w:rsid w:val="00313ABE"/>
    <w:rsid w:val="003141CD"/>
    <w:rsid w:val="00314E33"/>
    <w:rsid w:val="00315171"/>
    <w:rsid w:val="0031606D"/>
    <w:rsid w:val="00316127"/>
    <w:rsid w:val="003163BF"/>
    <w:rsid w:val="00316502"/>
    <w:rsid w:val="00316D0E"/>
    <w:rsid w:val="0031737D"/>
    <w:rsid w:val="00320160"/>
    <w:rsid w:val="003202A2"/>
    <w:rsid w:val="003214A9"/>
    <w:rsid w:val="0032173D"/>
    <w:rsid w:val="00321BC9"/>
    <w:rsid w:val="00322682"/>
    <w:rsid w:val="00322795"/>
    <w:rsid w:val="003238A4"/>
    <w:rsid w:val="00323A1F"/>
    <w:rsid w:val="00324C45"/>
    <w:rsid w:val="00324EE8"/>
    <w:rsid w:val="00324F5A"/>
    <w:rsid w:val="003256F3"/>
    <w:rsid w:val="00325867"/>
    <w:rsid w:val="00325FF4"/>
    <w:rsid w:val="00326229"/>
    <w:rsid w:val="00326D44"/>
    <w:rsid w:val="003277BA"/>
    <w:rsid w:val="00327E69"/>
    <w:rsid w:val="00330111"/>
    <w:rsid w:val="003303E5"/>
    <w:rsid w:val="00330429"/>
    <w:rsid w:val="003306EC"/>
    <w:rsid w:val="003310C0"/>
    <w:rsid w:val="0033130B"/>
    <w:rsid w:val="0033171E"/>
    <w:rsid w:val="00332953"/>
    <w:rsid w:val="00332966"/>
    <w:rsid w:val="00332C53"/>
    <w:rsid w:val="003331C0"/>
    <w:rsid w:val="0033353C"/>
    <w:rsid w:val="0033379C"/>
    <w:rsid w:val="00335B8E"/>
    <w:rsid w:val="00335DA0"/>
    <w:rsid w:val="0033607E"/>
    <w:rsid w:val="0033759A"/>
    <w:rsid w:val="0034072E"/>
    <w:rsid w:val="00341187"/>
    <w:rsid w:val="003412BC"/>
    <w:rsid w:val="00342107"/>
    <w:rsid w:val="00342A33"/>
    <w:rsid w:val="00342F9B"/>
    <w:rsid w:val="00343134"/>
    <w:rsid w:val="00343E53"/>
    <w:rsid w:val="003447AC"/>
    <w:rsid w:val="003447C7"/>
    <w:rsid w:val="00345755"/>
    <w:rsid w:val="00346500"/>
    <w:rsid w:val="00346B7D"/>
    <w:rsid w:val="00347236"/>
    <w:rsid w:val="00350164"/>
    <w:rsid w:val="00350BC6"/>
    <w:rsid w:val="00350ED5"/>
    <w:rsid w:val="003515D4"/>
    <w:rsid w:val="00351786"/>
    <w:rsid w:val="00351ADA"/>
    <w:rsid w:val="00351B10"/>
    <w:rsid w:val="00351C94"/>
    <w:rsid w:val="00352347"/>
    <w:rsid w:val="00353673"/>
    <w:rsid w:val="0035473E"/>
    <w:rsid w:val="00354D50"/>
    <w:rsid w:val="003554D4"/>
    <w:rsid w:val="003555A5"/>
    <w:rsid w:val="0035628E"/>
    <w:rsid w:val="0035641B"/>
    <w:rsid w:val="00356D48"/>
    <w:rsid w:val="00360085"/>
    <w:rsid w:val="003608F6"/>
    <w:rsid w:val="0036176C"/>
    <w:rsid w:val="0036272F"/>
    <w:rsid w:val="0036298D"/>
    <w:rsid w:val="00362D9F"/>
    <w:rsid w:val="003639C7"/>
    <w:rsid w:val="00363AEE"/>
    <w:rsid w:val="00364234"/>
    <w:rsid w:val="00364431"/>
    <w:rsid w:val="00364EC0"/>
    <w:rsid w:val="00364ECC"/>
    <w:rsid w:val="00364F9F"/>
    <w:rsid w:val="0036623D"/>
    <w:rsid w:val="003665DB"/>
    <w:rsid w:val="00366D6B"/>
    <w:rsid w:val="00367F46"/>
    <w:rsid w:val="003700F9"/>
    <w:rsid w:val="0037034D"/>
    <w:rsid w:val="00370654"/>
    <w:rsid w:val="00370DEB"/>
    <w:rsid w:val="00371055"/>
    <w:rsid w:val="00371124"/>
    <w:rsid w:val="003711DC"/>
    <w:rsid w:val="00371689"/>
    <w:rsid w:val="00371697"/>
    <w:rsid w:val="00372D0D"/>
    <w:rsid w:val="0037357C"/>
    <w:rsid w:val="003736A8"/>
    <w:rsid w:val="00374182"/>
    <w:rsid w:val="003741B7"/>
    <w:rsid w:val="00374509"/>
    <w:rsid w:val="003752B7"/>
    <w:rsid w:val="00375441"/>
    <w:rsid w:val="00375743"/>
    <w:rsid w:val="00375BFD"/>
    <w:rsid w:val="003762C4"/>
    <w:rsid w:val="0037660C"/>
    <w:rsid w:val="00376CA6"/>
    <w:rsid w:val="00377005"/>
    <w:rsid w:val="00377BC4"/>
    <w:rsid w:val="00377D81"/>
    <w:rsid w:val="003800F7"/>
    <w:rsid w:val="00380244"/>
    <w:rsid w:val="0038090C"/>
    <w:rsid w:val="00380998"/>
    <w:rsid w:val="0038169E"/>
    <w:rsid w:val="00381C4E"/>
    <w:rsid w:val="003834D0"/>
    <w:rsid w:val="0038371F"/>
    <w:rsid w:val="00383AB0"/>
    <w:rsid w:val="00384EDD"/>
    <w:rsid w:val="003852C4"/>
    <w:rsid w:val="0038578E"/>
    <w:rsid w:val="0038597F"/>
    <w:rsid w:val="00385D26"/>
    <w:rsid w:val="0038653E"/>
    <w:rsid w:val="00386D73"/>
    <w:rsid w:val="00386E42"/>
    <w:rsid w:val="00387221"/>
    <w:rsid w:val="0038757F"/>
    <w:rsid w:val="00391388"/>
    <w:rsid w:val="00391389"/>
    <w:rsid w:val="00391B5B"/>
    <w:rsid w:val="003923D0"/>
    <w:rsid w:val="003926E3"/>
    <w:rsid w:val="003932F9"/>
    <w:rsid w:val="003938EC"/>
    <w:rsid w:val="003947A5"/>
    <w:rsid w:val="00395144"/>
    <w:rsid w:val="0039547F"/>
    <w:rsid w:val="00395682"/>
    <w:rsid w:val="003957DA"/>
    <w:rsid w:val="00395D6A"/>
    <w:rsid w:val="0039721C"/>
    <w:rsid w:val="00397605"/>
    <w:rsid w:val="0039786D"/>
    <w:rsid w:val="003A06E2"/>
    <w:rsid w:val="003A0AFD"/>
    <w:rsid w:val="003A11C5"/>
    <w:rsid w:val="003A199A"/>
    <w:rsid w:val="003A19D0"/>
    <w:rsid w:val="003A1A2B"/>
    <w:rsid w:val="003A291A"/>
    <w:rsid w:val="003A2EAD"/>
    <w:rsid w:val="003A385D"/>
    <w:rsid w:val="003A407F"/>
    <w:rsid w:val="003A48D3"/>
    <w:rsid w:val="003A4DA1"/>
    <w:rsid w:val="003A52DA"/>
    <w:rsid w:val="003A5441"/>
    <w:rsid w:val="003A58D0"/>
    <w:rsid w:val="003A5E22"/>
    <w:rsid w:val="003A648B"/>
    <w:rsid w:val="003A66F2"/>
    <w:rsid w:val="003A6D65"/>
    <w:rsid w:val="003A6FA0"/>
    <w:rsid w:val="003A7144"/>
    <w:rsid w:val="003A7692"/>
    <w:rsid w:val="003A7943"/>
    <w:rsid w:val="003B0831"/>
    <w:rsid w:val="003B0B45"/>
    <w:rsid w:val="003B10E3"/>
    <w:rsid w:val="003B12A2"/>
    <w:rsid w:val="003B149E"/>
    <w:rsid w:val="003B1543"/>
    <w:rsid w:val="003B1C8D"/>
    <w:rsid w:val="003B1E1C"/>
    <w:rsid w:val="003B2287"/>
    <w:rsid w:val="003B2E2B"/>
    <w:rsid w:val="003B2E4A"/>
    <w:rsid w:val="003B3F1A"/>
    <w:rsid w:val="003B4434"/>
    <w:rsid w:val="003B463A"/>
    <w:rsid w:val="003B4AC6"/>
    <w:rsid w:val="003B57FD"/>
    <w:rsid w:val="003B5CF2"/>
    <w:rsid w:val="003B5F28"/>
    <w:rsid w:val="003B6672"/>
    <w:rsid w:val="003B6A25"/>
    <w:rsid w:val="003B6CCD"/>
    <w:rsid w:val="003B73F8"/>
    <w:rsid w:val="003B756E"/>
    <w:rsid w:val="003B757E"/>
    <w:rsid w:val="003C0013"/>
    <w:rsid w:val="003C046D"/>
    <w:rsid w:val="003C0588"/>
    <w:rsid w:val="003C0A1E"/>
    <w:rsid w:val="003C0AEB"/>
    <w:rsid w:val="003C11EA"/>
    <w:rsid w:val="003C1745"/>
    <w:rsid w:val="003C1908"/>
    <w:rsid w:val="003C1B03"/>
    <w:rsid w:val="003C1D56"/>
    <w:rsid w:val="003C23DE"/>
    <w:rsid w:val="003C2A1E"/>
    <w:rsid w:val="003C2A8B"/>
    <w:rsid w:val="003C2BDB"/>
    <w:rsid w:val="003C3280"/>
    <w:rsid w:val="003C38F0"/>
    <w:rsid w:val="003C4CA8"/>
    <w:rsid w:val="003C4F08"/>
    <w:rsid w:val="003C52E9"/>
    <w:rsid w:val="003C5E5B"/>
    <w:rsid w:val="003C60AD"/>
    <w:rsid w:val="003C62D1"/>
    <w:rsid w:val="003C62D4"/>
    <w:rsid w:val="003C742D"/>
    <w:rsid w:val="003C763E"/>
    <w:rsid w:val="003C7C65"/>
    <w:rsid w:val="003C7CD0"/>
    <w:rsid w:val="003D00CC"/>
    <w:rsid w:val="003D06A7"/>
    <w:rsid w:val="003D096C"/>
    <w:rsid w:val="003D1492"/>
    <w:rsid w:val="003D15A5"/>
    <w:rsid w:val="003D1695"/>
    <w:rsid w:val="003D1A02"/>
    <w:rsid w:val="003D1C7C"/>
    <w:rsid w:val="003D1DF3"/>
    <w:rsid w:val="003D2BCF"/>
    <w:rsid w:val="003D2E5A"/>
    <w:rsid w:val="003D3E53"/>
    <w:rsid w:val="003D4BB6"/>
    <w:rsid w:val="003D4EDD"/>
    <w:rsid w:val="003D5077"/>
    <w:rsid w:val="003D517E"/>
    <w:rsid w:val="003D5679"/>
    <w:rsid w:val="003D69E8"/>
    <w:rsid w:val="003D727D"/>
    <w:rsid w:val="003E072C"/>
    <w:rsid w:val="003E0EDA"/>
    <w:rsid w:val="003E14D0"/>
    <w:rsid w:val="003E17B6"/>
    <w:rsid w:val="003E2D52"/>
    <w:rsid w:val="003E3191"/>
    <w:rsid w:val="003E3A5F"/>
    <w:rsid w:val="003E3B59"/>
    <w:rsid w:val="003E3F5F"/>
    <w:rsid w:val="003E43BD"/>
    <w:rsid w:val="003E4DBA"/>
    <w:rsid w:val="003E513E"/>
    <w:rsid w:val="003E5A82"/>
    <w:rsid w:val="003E6659"/>
    <w:rsid w:val="003E73C9"/>
    <w:rsid w:val="003E786C"/>
    <w:rsid w:val="003F0857"/>
    <w:rsid w:val="003F0AB2"/>
    <w:rsid w:val="003F0B65"/>
    <w:rsid w:val="003F0C05"/>
    <w:rsid w:val="003F0CE3"/>
    <w:rsid w:val="003F0F40"/>
    <w:rsid w:val="003F11AD"/>
    <w:rsid w:val="003F16A5"/>
    <w:rsid w:val="003F1F2E"/>
    <w:rsid w:val="003F267D"/>
    <w:rsid w:val="003F27D8"/>
    <w:rsid w:val="003F2A31"/>
    <w:rsid w:val="003F2EBD"/>
    <w:rsid w:val="003F3172"/>
    <w:rsid w:val="003F432B"/>
    <w:rsid w:val="003F43F1"/>
    <w:rsid w:val="003F4414"/>
    <w:rsid w:val="003F4555"/>
    <w:rsid w:val="003F45AE"/>
    <w:rsid w:val="003F4A89"/>
    <w:rsid w:val="003F4B5F"/>
    <w:rsid w:val="003F4E50"/>
    <w:rsid w:val="003F4FC8"/>
    <w:rsid w:val="003F51AF"/>
    <w:rsid w:val="003F539A"/>
    <w:rsid w:val="003F56AA"/>
    <w:rsid w:val="003F5755"/>
    <w:rsid w:val="003F57B6"/>
    <w:rsid w:val="003F5874"/>
    <w:rsid w:val="003F58B2"/>
    <w:rsid w:val="003F5BBB"/>
    <w:rsid w:val="003F5E9D"/>
    <w:rsid w:val="003F63A3"/>
    <w:rsid w:val="003F6888"/>
    <w:rsid w:val="003F7028"/>
    <w:rsid w:val="003F71A5"/>
    <w:rsid w:val="003F78E7"/>
    <w:rsid w:val="003F7A6E"/>
    <w:rsid w:val="003F7AE5"/>
    <w:rsid w:val="003F7DE4"/>
    <w:rsid w:val="00400665"/>
    <w:rsid w:val="004009F0"/>
    <w:rsid w:val="004010DD"/>
    <w:rsid w:val="00401CAB"/>
    <w:rsid w:val="00402279"/>
    <w:rsid w:val="00402E61"/>
    <w:rsid w:val="00402F41"/>
    <w:rsid w:val="004030B0"/>
    <w:rsid w:val="0040381A"/>
    <w:rsid w:val="00403961"/>
    <w:rsid w:val="00403E1A"/>
    <w:rsid w:val="0040401E"/>
    <w:rsid w:val="00405611"/>
    <w:rsid w:val="0040568F"/>
    <w:rsid w:val="004057A8"/>
    <w:rsid w:val="00406274"/>
    <w:rsid w:val="004064A8"/>
    <w:rsid w:val="004065C9"/>
    <w:rsid w:val="00406EA9"/>
    <w:rsid w:val="00407519"/>
    <w:rsid w:val="00407A45"/>
    <w:rsid w:val="00407EAD"/>
    <w:rsid w:val="00407EF6"/>
    <w:rsid w:val="00407FDF"/>
    <w:rsid w:val="00410704"/>
    <w:rsid w:val="00410896"/>
    <w:rsid w:val="00410C0D"/>
    <w:rsid w:val="00410CBD"/>
    <w:rsid w:val="00410E0E"/>
    <w:rsid w:val="00410E65"/>
    <w:rsid w:val="004111BC"/>
    <w:rsid w:val="00411321"/>
    <w:rsid w:val="0041157C"/>
    <w:rsid w:val="004118B2"/>
    <w:rsid w:val="00411A34"/>
    <w:rsid w:val="00411ED7"/>
    <w:rsid w:val="004120F3"/>
    <w:rsid w:val="00412157"/>
    <w:rsid w:val="004122C0"/>
    <w:rsid w:val="00412689"/>
    <w:rsid w:val="00413A2B"/>
    <w:rsid w:val="00413AB8"/>
    <w:rsid w:val="00413B64"/>
    <w:rsid w:val="00413B87"/>
    <w:rsid w:val="00413DCD"/>
    <w:rsid w:val="00413F2F"/>
    <w:rsid w:val="00413F4A"/>
    <w:rsid w:val="00414265"/>
    <w:rsid w:val="00414463"/>
    <w:rsid w:val="00414ECF"/>
    <w:rsid w:val="00415662"/>
    <w:rsid w:val="0041571A"/>
    <w:rsid w:val="004157E4"/>
    <w:rsid w:val="00416537"/>
    <w:rsid w:val="00417340"/>
    <w:rsid w:val="0041758F"/>
    <w:rsid w:val="00417CD4"/>
    <w:rsid w:val="004202DE"/>
    <w:rsid w:val="00421710"/>
    <w:rsid w:val="00421C1D"/>
    <w:rsid w:val="00421D45"/>
    <w:rsid w:val="00423600"/>
    <w:rsid w:val="004237CB"/>
    <w:rsid w:val="00423D64"/>
    <w:rsid w:val="00423DA8"/>
    <w:rsid w:val="0042441F"/>
    <w:rsid w:val="00424D91"/>
    <w:rsid w:val="00424E80"/>
    <w:rsid w:val="004250FC"/>
    <w:rsid w:val="004258E6"/>
    <w:rsid w:val="0042610C"/>
    <w:rsid w:val="00426500"/>
    <w:rsid w:val="004266CC"/>
    <w:rsid w:val="00430213"/>
    <w:rsid w:val="004311C3"/>
    <w:rsid w:val="004311CC"/>
    <w:rsid w:val="00431680"/>
    <w:rsid w:val="00431D12"/>
    <w:rsid w:val="0043339D"/>
    <w:rsid w:val="00433502"/>
    <w:rsid w:val="0043353C"/>
    <w:rsid w:val="00433949"/>
    <w:rsid w:val="00433A11"/>
    <w:rsid w:val="00433AA1"/>
    <w:rsid w:val="00434858"/>
    <w:rsid w:val="004349B8"/>
    <w:rsid w:val="00434D46"/>
    <w:rsid w:val="0043525F"/>
    <w:rsid w:val="0043581D"/>
    <w:rsid w:val="0043645B"/>
    <w:rsid w:val="004364D9"/>
    <w:rsid w:val="00436A78"/>
    <w:rsid w:val="00436D3D"/>
    <w:rsid w:val="00436F2C"/>
    <w:rsid w:val="00436F71"/>
    <w:rsid w:val="004377CE"/>
    <w:rsid w:val="004377F0"/>
    <w:rsid w:val="0043786D"/>
    <w:rsid w:val="004403B6"/>
    <w:rsid w:val="004408FD"/>
    <w:rsid w:val="00440BF1"/>
    <w:rsid w:val="00440FD2"/>
    <w:rsid w:val="00441266"/>
    <w:rsid w:val="00441451"/>
    <w:rsid w:val="004415E8"/>
    <w:rsid w:val="00441B09"/>
    <w:rsid w:val="00441CD5"/>
    <w:rsid w:val="00441F64"/>
    <w:rsid w:val="0044217B"/>
    <w:rsid w:val="004421DE"/>
    <w:rsid w:val="00442203"/>
    <w:rsid w:val="0044246B"/>
    <w:rsid w:val="00442519"/>
    <w:rsid w:val="00442EFD"/>
    <w:rsid w:val="00443764"/>
    <w:rsid w:val="00443777"/>
    <w:rsid w:val="00443BA4"/>
    <w:rsid w:val="0044432F"/>
    <w:rsid w:val="004456E8"/>
    <w:rsid w:val="00445D7C"/>
    <w:rsid w:val="00446330"/>
    <w:rsid w:val="00446603"/>
    <w:rsid w:val="0044682A"/>
    <w:rsid w:val="004476DE"/>
    <w:rsid w:val="00447B56"/>
    <w:rsid w:val="00450B3C"/>
    <w:rsid w:val="00451026"/>
    <w:rsid w:val="0045161B"/>
    <w:rsid w:val="00451A44"/>
    <w:rsid w:val="00451B73"/>
    <w:rsid w:val="00453A62"/>
    <w:rsid w:val="00453B93"/>
    <w:rsid w:val="00454586"/>
    <w:rsid w:val="004546F1"/>
    <w:rsid w:val="00455096"/>
    <w:rsid w:val="0045577D"/>
    <w:rsid w:val="004566A3"/>
    <w:rsid w:val="004566B9"/>
    <w:rsid w:val="00456E07"/>
    <w:rsid w:val="00457090"/>
    <w:rsid w:val="0045709A"/>
    <w:rsid w:val="00457202"/>
    <w:rsid w:val="00457266"/>
    <w:rsid w:val="00457B0F"/>
    <w:rsid w:val="00460006"/>
    <w:rsid w:val="004604A2"/>
    <w:rsid w:val="00460A26"/>
    <w:rsid w:val="00461326"/>
    <w:rsid w:val="00461373"/>
    <w:rsid w:val="00461D5A"/>
    <w:rsid w:val="00461FD8"/>
    <w:rsid w:val="0046208F"/>
    <w:rsid w:val="00462830"/>
    <w:rsid w:val="004629DB"/>
    <w:rsid w:val="00462D09"/>
    <w:rsid w:val="00463994"/>
    <w:rsid w:val="00463BA3"/>
    <w:rsid w:val="00463BEE"/>
    <w:rsid w:val="00463C0E"/>
    <w:rsid w:val="0046439B"/>
    <w:rsid w:val="00464536"/>
    <w:rsid w:val="00464DDE"/>
    <w:rsid w:val="004660B0"/>
    <w:rsid w:val="00466C52"/>
    <w:rsid w:val="00466CA8"/>
    <w:rsid w:val="0046717C"/>
    <w:rsid w:val="00467807"/>
    <w:rsid w:val="004705BD"/>
    <w:rsid w:val="00470784"/>
    <w:rsid w:val="00470D12"/>
    <w:rsid w:val="0047128C"/>
    <w:rsid w:val="004715D4"/>
    <w:rsid w:val="004717AE"/>
    <w:rsid w:val="00471AB5"/>
    <w:rsid w:val="00472001"/>
    <w:rsid w:val="00472C1B"/>
    <w:rsid w:val="004731C2"/>
    <w:rsid w:val="0047330C"/>
    <w:rsid w:val="00473812"/>
    <w:rsid w:val="00475C54"/>
    <w:rsid w:val="00475D1C"/>
    <w:rsid w:val="00476BAA"/>
    <w:rsid w:val="0047777D"/>
    <w:rsid w:val="004800CC"/>
    <w:rsid w:val="00480696"/>
    <w:rsid w:val="0048098A"/>
    <w:rsid w:val="00480AE3"/>
    <w:rsid w:val="00480CF9"/>
    <w:rsid w:val="004812A2"/>
    <w:rsid w:val="00481516"/>
    <w:rsid w:val="00481627"/>
    <w:rsid w:val="00481F85"/>
    <w:rsid w:val="00482228"/>
    <w:rsid w:val="0048242F"/>
    <w:rsid w:val="0048297E"/>
    <w:rsid w:val="004829F8"/>
    <w:rsid w:val="00482D9A"/>
    <w:rsid w:val="00483002"/>
    <w:rsid w:val="004833F8"/>
    <w:rsid w:val="00483858"/>
    <w:rsid w:val="0048435F"/>
    <w:rsid w:val="00484743"/>
    <w:rsid w:val="004852B9"/>
    <w:rsid w:val="0048573F"/>
    <w:rsid w:val="00486418"/>
    <w:rsid w:val="00486490"/>
    <w:rsid w:val="004866CB"/>
    <w:rsid w:val="00486F9D"/>
    <w:rsid w:val="004876F6"/>
    <w:rsid w:val="00487782"/>
    <w:rsid w:val="00487A53"/>
    <w:rsid w:val="00487BF0"/>
    <w:rsid w:val="00487C72"/>
    <w:rsid w:val="00487D58"/>
    <w:rsid w:val="00490433"/>
    <w:rsid w:val="004914A0"/>
    <w:rsid w:val="00491BD9"/>
    <w:rsid w:val="00491D38"/>
    <w:rsid w:val="004938A1"/>
    <w:rsid w:val="0049418C"/>
    <w:rsid w:val="0049482C"/>
    <w:rsid w:val="00494B11"/>
    <w:rsid w:val="00494B9D"/>
    <w:rsid w:val="00494BCA"/>
    <w:rsid w:val="00494D72"/>
    <w:rsid w:val="00495124"/>
    <w:rsid w:val="0049578E"/>
    <w:rsid w:val="004957F0"/>
    <w:rsid w:val="00495810"/>
    <w:rsid w:val="0049583D"/>
    <w:rsid w:val="0049599E"/>
    <w:rsid w:val="00496BA4"/>
    <w:rsid w:val="0049729A"/>
    <w:rsid w:val="004977CA"/>
    <w:rsid w:val="00497F7E"/>
    <w:rsid w:val="004A08D7"/>
    <w:rsid w:val="004A0AA3"/>
    <w:rsid w:val="004A10EC"/>
    <w:rsid w:val="004A1138"/>
    <w:rsid w:val="004A167B"/>
    <w:rsid w:val="004A18D7"/>
    <w:rsid w:val="004A2633"/>
    <w:rsid w:val="004A484A"/>
    <w:rsid w:val="004A4A14"/>
    <w:rsid w:val="004A57D5"/>
    <w:rsid w:val="004A5958"/>
    <w:rsid w:val="004A6255"/>
    <w:rsid w:val="004A6895"/>
    <w:rsid w:val="004A7B2D"/>
    <w:rsid w:val="004A7D32"/>
    <w:rsid w:val="004A7FC8"/>
    <w:rsid w:val="004B014E"/>
    <w:rsid w:val="004B031F"/>
    <w:rsid w:val="004B08C5"/>
    <w:rsid w:val="004B0BC4"/>
    <w:rsid w:val="004B101E"/>
    <w:rsid w:val="004B1598"/>
    <w:rsid w:val="004B1707"/>
    <w:rsid w:val="004B18AF"/>
    <w:rsid w:val="004B1E75"/>
    <w:rsid w:val="004B31A2"/>
    <w:rsid w:val="004B322F"/>
    <w:rsid w:val="004B3989"/>
    <w:rsid w:val="004B47DB"/>
    <w:rsid w:val="004B49B8"/>
    <w:rsid w:val="004B4C28"/>
    <w:rsid w:val="004B50C2"/>
    <w:rsid w:val="004B59EE"/>
    <w:rsid w:val="004B60B3"/>
    <w:rsid w:val="004B6C4C"/>
    <w:rsid w:val="004B7042"/>
    <w:rsid w:val="004B73EC"/>
    <w:rsid w:val="004B7551"/>
    <w:rsid w:val="004B7844"/>
    <w:rsid w:val="004C019C"/>
    <w:rsid w:val="004C0911"/>
    <w:rsid w:val="004C1A6C"/>
    <w:rsid w:val="004C1A7D"/>
    <w:rsid w:val="004C27B7"/>
    <w:rsid w:val="004C28F7"/>
    <w:rsid w:val="004C2C08"/>
    <w:rsid w:val="004C379D"/>
    <w:rsid w:val="004C3DEF"/>
    <w:rsid w:val="004C43B0"/>
    <w:rsid w:val="004C4703"/>
    <w:rsid w:val="004C569A"/>
    <w:rsid w:val="004C58BE"/>
    <w:rsid w:val="004C5AC9"/>
    <w:rsid w:val="004C5CD5"/>
    <w:rsid w:val="004C5F96"/>
    <w:rsid w:val="004C6426"/>
    <w:rsid w:val="004C6457"/>
    <w:rsid w:val="004C6900"/>
    <w:rsid w:val="004C7CF0"/>
    <w:rsid w:val="004C7FAF"/>
    <w:rsid w:val="004D06C2"/>
    <w:rsid w:val="004D0CBE"/>
    <w:rsid w:val="004D1B38"/>
    <w:rsid w:val="004D1BEA"/>
    <w:rsid w:val="004D1EBD"/>
    <w:rsid w:val="004D31EA"/>
    <w:rsid w:val="004D3203"/>
    <w:rsid w:val="004D4E97"/>
    <w:rsid w:val="004D531B"/>
    <w:rsid w:val="004D5469"/>
    <w:rsid w:val="004D555C"/>
    <w:rsid w:val="004D56AE"/>
    <w:rsid w:val="004D5B88"/>
    <w:rsid w:val="004D5F01"/>
    <w:rsid w:val="004D5F9E"/>
    <w:rsid w:val="004D6F81"/>
    <w:rsid w:val="004D79A7"/>
    <w:rsid w:val="004D79C5"/>
    <w:rsid w:val="004E262B"/>
    <w:rsid w:val="004E274D"/>
    <w:rsid w:val="004E2DE3"/>
    <w:rsid w:val="004E3716"/>
    <w:rsid w:val="004E3799"/>
    <w:rsid w:val="004E3D14"/>
    <w:rsid w:val="004E41D3"/>
    <w:rsid w:val="004E4AED"/>
    <w:rsid w:val="004E4CD9"/>
    <w:rsid w:val="004E5F2F"/>
    <w:rsid w:val="004E6303"/>
    <w:rsid w:val="004E7385"/>
    <w:rsid w:val="004E79FC"/>
    <w:rsid w:val="004E7F7D"/>
    <w:rsid w:val="004F08EB"/>
    <w:rsid w:val="004F0B6F"/>
    <w:rsid w:val="004F0CF5"/>
    <w:rsid w:val="004F150B"/>
    <w:rsid w:val="004F1FA1"/>
    <w:rsid w:val="004F2568"/>
    <w:rsid w:val="004F25D4"/>
    <w:rsid w:val="004F277E"/>
    <w:rsid w:val="004F2BC0"/>
    <w:rsid w:val="004F3C07"/>
    <w:rsid w:val="004F3C47"/>
    <w:rsid w:val="004F41CA"/>
    <w:rsid w:val="004F45D5"/>
    <w:rsid w:val="004F534D"/>
    <w:rsid w:val="004F5653"/>
    <w:rsid w:val="004F6C81"/>
    <w:rsid w:val="004F72BF"/>
    <w:rsid w:val="004F7C68"/>
    <w:rsid w:val="005008B0"/>
    <w:rsid w:val="00500B91"/>
    <w:rsid w:val="00500DD9"/>
    <w:rsid w:val="0050179A"/>
    <w:rsid w:val="00501DF3"/>
    <w:rsid w:val="00501F93"/>
    <w:rsid w:val="00502585"/>
    <w:rsid w:val="00502EAE"/>
    <w:rsid w:val="00502F85"/>
    <w:rsid w:val="0050301E"/>
    <w:rsid w:val="00503620"/>
    <w:rsid w:val="00503807"/>
    <w:rsid w:val="005039B2"/>
    <w:rsid w:val="00504C02"/>
    <w:rsid w:val="0050538F"/>
    <w:rsid w:val="0050573A"/>
    <w:rsid w:val="00506094"/>
    <w:rsid w:val="005067C9"/>
    <w:rsid w:val="00506AD5"/>
    <w:rsid w:val="00510A51"/>
    <w:rsid w:val="00510BC5"/>
    <w:rsid w:val="00510BCE"/>
    <w:rsid w:val="005113F3"/>
    <w:rsid w:val="005121CE"/>
    <w:rsid w:val="00512B47"/>
    <w:rsid w:val="00514568"/>
    <w:rsid w:val="005148D2"/>
    <w:rsid w:val="005159F7"/>
    <w:rsid w:val="00515E7D"/>
    <w:rsid w:val="00515FF1"/>
    <w:rsid w:val="005160DC"/>
    <w:rsid w:val="0051642F"/>
    <w:rsid w:val="0051696B"/>
    <w:rsid w:val="0051697F"/>
    <w:rsid w:val="00516C1D"/>
    <w:rsid w:val="00517490"/>
    <w:rsid w:val="00517FB3"/>
    <w:rsid w:val="00520A28"/>
    <w:rsid w:val="0052116C"/>
    <w:rsid w:val="00521488"/>
    <w:rsid w:val="0052153E"/>
    <w:rsid w:val="0052224E"/>
    <w:rsid w:val="0052256B"/>
    <w:rsid w:val="005227F6"/>
    <w:rsid w:val="00522E1B"/>
    <w:rsid w:val="00522F50"/>
    <w:rsid w:val="005237CF"/>
    <w:rsid w:val="005238FC"/>
    <w:rsid w:val="00523ABC"/>
    <w:rsid w:val="00525023"/>
    <w:rsid w:val="00525B7F"/>
    <w:rsid w:val="00525C83"/>
    <w:rsid w:val="00526468"/>
    <w:rsid w:val="00526502"/>
    <w:rsid w:val="0052673D"/>
    <w:rsid w:val="005271E8"/>
    <w:rsid w:val="005274E6"/>
    <w:rsid w:val="00527714"/>
    <w:rsid w:val="00527A52"/>
    <w:rsid w:val="00527B19"/>
    <w:rsid w:val="00527BCD"/>
    <w:rsid w:val="005300F3"/>
    <w:rsid w:val="00530B92"/>
    <w:rsid w:val="00532437"/>
    <w:rsid w:val="0053292B"/>
    <w:rsid w:val="00532B59"/>
    <w:rsid w:val="0053301D"/>
    <w:rsid w:val="00533BE0"/>
    <w:rsid w:val="00533E62"/>
    <w:rsid w:val="005343F6"/>
    <w:rsid w:val="00534430"/>
    <w:rsid w:val="005358D0"/>
    <w:rsid w:val="00536278"/>
    <w:rsid w:val="005364FC"/>
    <w:rsid w:val="0053725F"/>
    <w:rsid w:val="00537A38"/>
    <w:rsid w:val="00537AA0"/>
    <w:rsid w:val="00540421"/>
    <w:rsid w:val="00540BEC"/>
    <w:rsid w:val="00541366"/>
    <w:rsid w:val="00541816"/>
    <w:rsid w:val="00541B84"/>
    <w:rsid w:val="0054230C"/>
    <w:rsid w:val="00542BB7"/>
    <w:rsid w:val="00542BEC"/>
    <w:rsid w:val="00542BFF"/>
    <w:rsid w:val="005433F8"/>
    <w:rsid w:val="0054368E"/>
    <w:rsid w:val="00543935"/>
    <w:rsid w:val="005440FA"/>
    <w:rsid w:val="00544247"/>
    <w:rsid w:val="00545324"/>
    <w:rsid w:val="0054581B"/>
    <w:rsid w:val="00545FA4"/>
    <w:rsid w:val="0054630D"/>
    <w:rsid w:val="00546B8E"/>
    <w:rsid w:val="0054703D"/>
    <w:rsid w:val="0054740C"/>
    <w:rsid w:val="005479F7"/>
    <w:rsid w:val="005502D2"/>
    <w:rsid w:val="00550F19"/>
    <w:rsid w:val="00551A3B"/>
    <w:rsid w:val="0055281A"/>
    <w:rsid w:val="00553200"/>
    <w:rsid w:val="00553465"/>
    <w:rsid w:val="005549A7"/>
    <w:rsid w:val="0055553A"/>
    <w:rsid w:val="005555E5"/>
    <w:rsid w:val="005557B8"/>
    <w:rsid w:val="00556101"/>
    <w:rsid w:val="00556126"/>
    <w:rsid w:val="0055650C"/>
    <w:rsid w:val="005571F3"/>
    <w:rsid w:val="005572F4"/>
    <w:rsid w:val="005573B8"/>
    <w:rsid w:val="005576C4"/>
    <w:rsid w:val="005576CF"/>
    <w:rsid w:val="00557784"/>
    <w:rsid w:val="00557F6E"/>
    <w:rsid w:val="005600BA"/>
    <w:rsid w:val="0056067E"/>
    <w:rsid w:val="0056128A"/>
    <w:rsid w:val="005617E9"/>
    <w:rsid w:val="0056235F"/>
    <w:rsid w:val="00562CC1"/>
    <w:rsid w:val="00562DA0"/>
    <w:rsid w:val="005646EE"/>
    <w:rsid w:val="0056530A"/>
    <w:rsid w:val="00565D4B"/>
    <w:rsid w:val="00565F47"/>
    <w:rsid w:val="00566219"/>
    <w:rsid w:val="0056681E"/>
    <w:rsid w:val="00566C68"/>
    <w:rsid w:val="00566FA0"/>
    <w:rsid w:val="00567039"/>
    <w:rsid w:val="0056753A"/>
    <w:rsid w:val="00567D85"/>
    <w:rsid w:val="0057000D"/>
    <w:rsid w:val="0057065A"/>
    <w:rsid w:val="00570EA3"/>
    <w:rsid w:val="00570F03"/>
    <w:rsid w:val="00570F6A"/>
    <w:rsid w:val="00571349"/>
    <w:rsid w:val="005713CA"/>
    <w:rsid w:val="00571540"/>
    <w:rsid w:val="005726B3"/>
    <w:rsid w:val="0057344A"/>
    <w:rsid w:val="005738CC"/>
    <w:rsid w:val="00573921"/>
    <w:rsid w:val="00573C8A"/>
    <w:rsid w:val="00574247"/>
    <w:rsid w:val="005743A3"/>
    <w:rsid w:val="005745A8"/>
    <w:rsid w:val="00574CE9"/>
    <w:rsid w:val="00575D41"/>
    <w:rsid w:val="00575E53"/>
    <w:rsid w:val="005760BB"/>
    <w:rsid w:val="005761AF"/>
    <w:rsid w:val="00576590"/>
    <w:rsid w:val="00577516"/>
    <w:rsid w:val="005809D4"/>
    <w:rsid w:val="0058175D"/>
    <w:rsid w:val="00581948"/>
    <w:rsid w:val="00581E99"/>
    <w:rsid w:val="005828D7"/>
    <w:rsid w:val="00583890"/>
    <w:rsid w:val="00583D58"/>
    <w:rsid w:val="00583DCA"/>
    <w:rsid w:val="00584A4C"/>
    <w:rsid w:val="00584E0F"/>
    <w:rsid w:val="00584E1B"/>
    <w:rsid w:val="00585477"/>
    <w:rsid w:val="00586122"/>
    <w:rsid w:val="0058659F"/>
    <w:rsid w:val="00586850"/>
    <w:rsid w:val="00587AC7"/>
    <w:rsid w:val="00590C1B"/>
    <w:rsid w:val="00590F69"/>
    <w:rsid w:val="005917D4"/>
    <w:rsid w:val="00591AC8"/>
    <w:rsid w:val="00591B3D"/>
    <w:rsid w:val="00591D8C"/>
    <w:rsid w:val="00592119"/>
    <w:rsid w:val="00592BD8"/>
    <w:rsid w:val="00593285"/>
    <w:rsid w:val="00593545"/>
    <w:rsid w:val="00593791"/>
    <w:rsid w:val="005938BA"/>
    <w:rsid w:val="00593ACA"/>
    <w:rsid w:val="00593B35"/>
    <w:rsid w:val="00594433"/>
    <w:rsid w:val="00595201"/>
    <w:rsid w:val="00595303"/>
    <w:rsid w:val="00595D0B"/>
    <w:rsid w:val="00596826"/>
    <w:rsid w:val="00597140"/>
    <w:rsid w:val="005976C6"/>
    <w:rsid w:val="0059775D"/>
    <w:rsid w:val="005A042C"/>
    <w:rsid w:val="005A07D4"/>
    <w:rsid w:val="005A09BC"/>
    <w:rsid w:val="005A13BC"/>
    <w:rsid w:val="005A18FA"/>
    <w:rsid w:val="005A1BED"/>
    <w:rsid w:val="005A2980"/>
    <w:rsid w:val="005A2A4B"/>
    <w:rsid w:val="005A2D4D"/>
    <w:rsid w:val="005A2E11"/>
    <w:rsid w:val="005A2EF0"/>
    <w:rsid w:val="005A3432"/>
    <w:rsid w:val="005A347A"/>
    <w:rsid w:val="005A4632"/>
    <w:rsid w:val="005A4D23"/>
    <w:rsid w:val="005A52A1"/>
    <w:rsid w:val="005A55B7"/>
    <w:rsid w:val="005A57D0"/>
    <w:rsid w:val="005A5F55"/>
    <w:rsid w:val="005A633B"/>
    <w:rsid w:val="005A6E59"/>
    <w:rsid w:val="005A7401"/>
    <w:rsid w:val="005B01A9"/>
    <w:rsid w:val="005B03C1"/>
    <w:rsid w:val="005B0919"/>
    <w:rsid w:val="005B0A0F"/>
    <w:rsid w:val="005B292A"/>
    <w:rsid w:val="005B3245"/>
    <w:rsid w:val="005B358C"/>
    <w:rsid w:val="005B3610"/>
    <w:rsid w:val="005B36B9"/>
    <w:rsid w:val="005B3856"/>
    <w:rsid w:val="005B3C22"/>
    <w:rsid w:val="005B4295"/>
    <w:rsid w:val="005B50B9"/>
    <w:rsid w:val="005B521F"/>
    <w:rsid w:val="005B55BA"/>
    <w:rsid w:val="005B5A79"/>
    <w:rsid w:val="005B64FF"/>
    <w:rsid w:val="005B6BD0"/>
    <w:rsid w:val="005B7AD0"/>
    <w:rsid w:val="005B7D72"/>
    <w:rsid w:val="005C033F"/>
    <w:rsid w:val="005C057E"/>
    <w:rsid w:val="005C07BA"/>
    <w:rsid w:val="005C10C5"/>
    <w:rsid w:val="005C129E"/>
    <w:rsid w:val="005C12DD"/>
    <w:rsid w:val="005C174C"/>
    <w:rsid w:val="005C174E"/>
    <w:rsid w:val="005C1F6C"/>
    <w:rsid w:val="005C2F7F"/>
    <w:rsid w:val="005C3124"/>
    <w:rsid w:val="005C37F5"/>
    <w:rsid w:val="005C39B7"/>
    <w:rsid w:val="005C3BB4"/>
    <w:rsid w:val="005C3E20"/>
    <w:rsid w:val="005C4253"/>
    <w:rsid w:val="005C49FE"/>
    <w:rsid w:val="005C4FAD"/>
    <w:rsid w:val="005C503C"/>
    <w:rsid w:val="005C52D6"/>
    <w:rsid w:val="005C549C"/>
    <w:rsid w:val="005C5723"/>
    <w:rsid w:val="005C5A04"/>
    <w:rsid w:val="005C5BEA"/>
    <w:rsid w:val="005C617C"/>
    <w:rsid w:val="005C6612"/>
    <w:rsid w:val="005C68F4"/>
    <w:rsid w:val="005C6B4D"/>
    <w:rsid w:val="005C6E6B"/>
    <w:rsid w:val="005C6F40"/>
    <w:rsid w:val="005C776F"/>
    <w:rsid w:val="005C7DE7"/>
    <w:rsid w:val="005D0670"/>
    <w:rsid w:val="005D068D"/>
    <w:rsid w:val="005D0B81"/>
    <w:rsid w:val="005D1045"/>
    <w:rsid w:val="005D16D0"/>
    <w:rsid w:val="005D2ED7"/>
    <w:rsid w:val="005D3166"/>
    <w:rsid w:val="005D343A"/>
    <w:rsid w:val="005D3856"/>
    <w:rsid w:val="005D3877"/>
    <w:rsid w:val="005D3F61"/>
    <w:rsid w:val="005D40EF"/>
    <w:rsid w:val="005D48FA"/>
    <w:rsid w:val="005D4948"/>
    <w:rsid w:val="005D5990"/>
    <w:rsid w:val="005D5EBD"/>
    <w:rsid w:val="005D61C8"/>
    <w:rsid w:val="005D6340"/>
    <w:rsid w:val="005D64F4"/>
    <w:rsid w:val="005D66F8"/>
    <w:rsid w:val="005D6B59"/>
    <w:rsid w:val="005D6EB2"/>
    <w:rsid w:val="005D7007"/>
    <w:rsid w:val="005E004E"/>
    <w:rsid w:val="005E02F9"/>
    <w:rsid w:val="005E05C9"/>
    <w:rsid w:val="005E0C25"/>
    <w:rsid w:val="005E0DCC"/>
    <w:rsid w:val="005E10A6"/>
    <w:rsid w:val="005E1173"/>
    <w:rsid w:val="005E11D4"/>
    <w:rsid w:val="005E14A6"/>
    <w:rsid w:val="005E1FDE"/>
    <w:rsid w:val="005E27C8"/>
    <w:rsid w:val="005E288E"/>
    <w:rsid w:val="005E2D14"/>
    <w:rsid w:val="005E3A58"/>
    <w:rsid w:val="005E3AC5"/>
    <w:rsid w:val="005E3FA3"/>
    <w:rsid w:val="005E43CC"/>
    <w:rsid w:val="005E45DA"/>
    <w:rsid w:val="005E46C7"/>
    <w:rsid w:val="005E4D96"/>
    <w:rsid w:val="005E5692"/>
    <w:rsid w:val="005E6246"/>
    <w:rsid w:val="005E64AC"/>
    <w:rsid w:val="005E6C2C"/>
    <w:rsid w:val="005E6EC8"/>
    <w:rsid w:val="005E7401"/>
    <w:rsid w:val="005E7935"/>
    <w:rsid w:val="005E7B19"/>
    <w:rsid w:val="005F049F"/>
    <w:rsid w:val="005F0BCE"/>
    <w:rsid w:val="005F155E"/>
    <w:rsid w:val="005F1595"/>
    <w:rsid w:val="005F1694"/>
    <w:rsid w:val="005F1BEC"/>
    <w:rsid w:val="005F1E25"/>
    <w:rsid w:val="005F1EE9"/>
    <w:rsid w:val="005F1EFA"/>
    <w:rsid w:val="005F278F"/>
    <w:rsid w:val="005F2918"/>
    <w:rsid w:val="005F2DFA"/>
    <w:rsid w:val="005F3982"/>
    <w:rsid w:val="005F4464"/>
    <w:rsid w:val="005F4DEE"/>
    <w:rsid w:val="005F4F5A"/>
    <w:rsid w:val="005F4F80"/>
    <w:rsid w:val="005F50D3"/>
    <w:rsid w:val="005F5248"/>
    <w:rsid w:val="005F536E"/>
    <w:rsid w:val="005F5471"/>
    <w:rsid w:val="005F5650"/>
    <w:rsid w:val="005F59BD"/>
    <w:rsid w:val="005F5CF7"/>
    <w:rsid w:val="005F66A3"/>
    <w:rsid w:val="005F67EC"/>
    <w:rsid w:val="005F6A60"/>
    <w:rsid w:val="005F73D8"/>
    <w:rsid w:val="005F77F3"/>
    <w:rsid w:val="005F7AFC"/>
    <w:rsid w:val="005F7E6A"/>
    <w:rsid w:val="00600A97"/>
    <w:rsid w:val="00600F4D"/>
    <w:rsid w:val="00601560"/>
    <w:rsid w:val="00601C9E"/>
    <w:rsid w:val="00601D42"/>
    <w:rsid w:val="006021C2"/>
    <w:rsid w:val="006026CD"/>
    <w:rsid w:val="00602E88"/>
    <w:rsid w:val="00603913"/>
    <w:rsid w:val="00603D22"/>
    <w:rsid w:val="00604634"/>
    <w:rsid w:val="006049B9"/>
    <w:rsid w:val="00605084"/>
    <w:rsid w:val="00605E8F"/>
    <w:rsid w:val="00605F49"/>
    <w:rsid w:val="006064C9"/>
    <w:rsid w:val="00606D44"/>
    <w:rsid w:val="006070E6"/>
    <w:rsid w:val="00607460"/>
    <w:rsid w:val="006077D3"/>
    <w:rsid w:val="00607F3E"/>
    <w:rsid w:val="006109D2"/>
    <w:rsid w:val="00611590"/>
    <w:rsid w:val="00611A92"/>
    <w:rsid w:val="00611DC0"/>
    <w:rsid w:val="00614747"/>
    <w:rsid w:val="00614C56"/>
    <w:rsid w:val="00614D9A"/>
    <w:rsid w:val="0061510F"/>
    <w:rsid w:val="0061515D"/>
    <w:rsid w:val="006151F5"/>
    <w:rsid w:val="0061559D"/>
    <w:rsid w:val="00615762"/>
    <w:rsid w:val="0061589A"/>
    <w:rsid w:val="00615DE4"/>
    <w:rsid w:val="00615DED"/>
    <w:rsid w:val="00615E37"/>
    <w:rsid w:val="0061743D"/>
    <w:rsid w:val="00617654"/>
    <w:rsid w:val="00620D72"/>
    <w:rsid w:val="006210F6"/>
    <w:rsid w:val="006211DA"/>
    <w:rsid w:val="00621D94"/>
    <w:rsid w:val="00621E48"/>
    <w:rsid w:val="00622BE5"/>
    <w:rsid w:val="00622E50"/>
    <w:rsid w:val="0062321A"/>
    <w:rsid w:val="00623611"/>
    <w:rsid w:val="00623A65"/>
    <w:rsid w:val="006240F5"/>
    <w:rsid w:val="00624179"/>
    <w:rsid w:val="00625F8F"/>
    <w:rsid w:val="00626367"/>
    <w:rsid w:val="00626B5E"/>
    <w:rsid w:val="00626F03"/>
    <w:rsid w:val="00627060"/>
    <w:rsid w:val="006270A5"/>
    <w:rsid w:val="00627120"/>
    <w:rsid w:val="006276DA"/>
    <w:rsid w:val="006279A2"/>
    <w:rsid w:val="006279C2"/>
    <w:rsid w:val="00627BF4"/>
    <w:rsid w:val="00627DF4"/>
    <w:rsid w:val="00627EB4"/>
    <w:rsid w:val="00630554"/>
    <w:rsid w:val="00630DE3"/>
    <w:rsid w:val="006312C2"/>
    <w:rsid w:val="00631371"/>
    <w:rsid w:val="006317FF"/>
    <w:rsid w:val="006323FF"/>
    <w:rsid w:val="006328E0"/>
    <w:rsid w:val="00633570"/>
    <w:rsid w:val="00634045"/>
    <w:rsid w:val="0063455E"/>
    <w:rsid w:val="00634AC5"/>
    <w:rsid w:val="00634FED"/>
    <w:rsid w:val="00636670"/>
    <w:rsid w:val="00636AC9"/>
    <w:rsid w:val="00636AE7"/>
    <w:rsid w:val="00636EE5"/>
    <w:rsid w:val="0063797F"/>
    <w:rsid w:val="0064092F"/>
    <w:rsid w:val="0064133C"/>
    <w:rsid w:val="0064177D"/>
    <w:rsid w:val="0064195D"/>
    <w:rsid w:val="00641ECE"/>
    <w:rsid w:val="00642A3F"/>
    <w:rsid w:val="00642C54"/>
    <w:rsid w:val="0064406F"/>
    <w:rsid w:val="0064478A"/>
    <w:rsid w:val="006452FE"/>
    <w:rsid w:val="00645714"/>
    <w:rsid w:val="00645763"/>
    <w:rsid w:val="00645BDF"/>
    <w:rsid w:val="00646389"/>
    <w:rsid w:val="00646CAD"/>
    <w:rsid w:val="00647BD2"/>
    <w:rsid w:val="00647C11"/>
    <w:rsid w:val="00650417"/>
    <w:rsid w:val="00650737"/>
    <w:rsid w:val="00650BAC"/>
    <w:rsid w:val="00650C90"/>
    <w:rsid w:val="006514F6"/>
    <w:rsid w:val="00651A46"/>
    <w:rsid w:val="00651A60"/>
    <w:rsid w:val="00651F64"/>
    <w:rsid w:val="006524E7"/>
    <w:rsid w:val="00652D14"/>
    <w:rsid w:val="00652FA4"/>
    <w:rsid w:val="00653238"/>
    <w:rsid w:val="00653522"/>
    <w:rsid w:val="0065381A"/>
    <w:rsid w:val="00653C65"/>
    <w:rsid w:val="006543AC"/>
    <w:rsid w:val="006543C2"/>
    <w:rsid w:val="00654B20"/>
    <w:rsid w:val="006556EF"/>
    <w:rsid w:val="00655965"/>
    <w:rsid w:val="00655B90"/>
    <w:rsid w:val="00655DE2"/>
    <w:rsid w:val="0065749D"/>
    <w:rsid w:val="006577CD"/>
    <w:rsid w:val="0065797E"/>
    <w:rsid w:val="0066005A"/>
    <w:rsid w:val="00660662"/>
    <w:rsid w:val="006606A2"/>
    <w:rsid w:val="006608E8"/>
    <w:rsid w:val="0066094E"/>
    <w:rsid w:val="00660A05"/>
    <w:rsid w:val="00661C69"/>
    <w:rsid w:val="006622A4"/>
    <w:rsid w:val="0066276C"/>
    <w:rsid w:val="006632CC"/>
    <w:rsid w:val="00663B0C"/>
    <w:rsid w:val="00663C8D"/>
    <w:rsid w:val="00663CBA"/>
    <w:rsid w:val="00663F97"/>
    <w:rsid w:val="006647DF"/>
    <w:rsid w:val="006656E0"/>
    <w:rsid w:val="00666234"/>
    <w:rsid w:val="00666551"/>
    <w:rsid w:val="00666AAA"/>
    <w:rsid w:val="0066706F"/>
    <w:rsid w:val="0066761C"/>
    <w:rsid w:val="00667782"/>
    <w:rsid w:val="00670559"/>
    <w:rsid w:val="00670563"/>
    <w:rsid w:val="00670971"/>
    <w:rsid w:val="00671086"/>
    <w:rsid w:val="00671247"/>
    <w:rsid w:val="00671466"/>
    <w:rsid w:val="00671C39"/>
    <w:rsid w:val="00671E35"/>
    <w:rsid w:val="00671E3B"/>
    <w:rsid w:val="006723B6"/>
    <w:rsid w:val="00672610"/>
    <w:rsid w:val="00673651"/>
    <w:rsid w:val="0067475D"/>
    <w:rsid w:val="0067500F"/>
    <w:rsid w:val="0067540B"/>
    <w:rsid w:val="006755D1"/>
    <w:rsid w:val="006756F0"/>
    <w:rsid w:val="00675833"/>
    <w:rsid w:val="006767AA"/>
    <w:rsid w:val="006767BE"/>
    <w:rsid w:val="00677131"/>
    <w:rsid w:val="00677E2B"/>
    <w:rsid w:val="00677EF2"/>
    <w:rsid w:val="00677F96"/>
    <w:rsid w:val="00680297"/>
    <w:rsid w:val="0068057C"/>
    <w:rsid w:val="00680757"/>
    <w:rsid w:val="006809E4"/>
    <w:rsid w:val="00680E98"/>
    <w:rsid w:val="00681C29"/>
    <w:rsid w:val="00682772"/>
    <w:rsid w:val="00683805"/>
    <w:rsid w:val="00684184"/>
    <w:rsid w:val="006845F6"/>
    <w:rsid w:val="0068484C"/>
    <w:rsid w:val="006849CA"/>
    <w:rsid w:val="00684F51"/>
    <w:rsid w:val="0068557D"/>
    <w:rsid w:val="0068649A"/>
    <w:rsid w:val="006867C7"/>
    <w:rsid w:val="00686F4B"/>
    <w:rsid w:val="00686FF8"/>
    <w:rsid w:val="006875BA"/>
    <w:rsid w:val="00687873"/>
    <w:rsid w:val="00690460"/>
    <w:rsid w:val="00690829"/>
    <w:rsid w:val="0069114A"/>
    <w:rsid w:val="0069128D"/>
    <w:rsid w:val="006919D3"/>
    <w:rsid w:val="00691C55"/>
    <w:rsid w:val="00691C9A"/>
    <w:rsid w:val="00691FF4"/>
    <w:rsid w:val="006921FD"/>
    <w:rsid w:val="006927C7"/>
    <w:rsid w:val="006937D5"/>
    <w:rsid w:val="00693886"/>
    <w:rsid w:val="00694243"/>
    <w:rsid w:val="00694903"/>
    <w:rsid w:val="00694A17"/>
    <w:rsid w:val="00694D21"/>
    <w:rsid w:val="00694D56"/>
    <w:rsid w:val="00694DA2"/>
    <w:rsid w:val="006959EC"/>
    <w:rsid w:val="00695B12"/>
    <w:rsid w:val="00695DD3"/>
    <w:rsid w:val="0069620A"/>
    <w:rsid w:val="00696653"/>
    <w:rsid w:val="0069669F"/>
    <w:rsid w:val="00697947"/>
    <w:rsid w:val="00697D59"/>
    <w:rsid w:val="006A0198"/>
    <w:rsid w:val="006A084D"/>
    <w:rsid w:val="006A0989"/>
    <w:rsid w:val="006A0C0A"/>
    <w:rsid w:val="006A15E1"/>
    <w:rsid w:val="006A18EB"/>
    <w:rsid w:val="006A2039"/>
    <w:rsid w:val="006A26AF"/>
    <w:rsid w:val="006A28BA"/>
    <w:rsid w:val="006A2C40"/>
    <w:rsid w:val="006A2DC1"/>
    <w:rsid w:val="006A319B"/>
    <w:rsid w:val="006A375E"/>
    <w:rsid w:val="006A37FF"/>
    <w:rsid w:val="006A3E8C"/>
    <w:rsid w:val="006A634F"/>
    <w:rsid w:val="006A657B"/>
    <w:rsid w:val="006A6BFF"/>
    <w:rsid w:val="006A7492"/>
    <w:rsid w:val="006A783F"/>
    <w:rsid w:val="006A7AF2"/>
    <w:rsid w:val="006A7B8B"/>
    <w:rsid w:val="006A7EED"/>
    <w:rsid w:val="006B0063"/>
    <w:rsid w:val="006B0468"/>
    <w:rsid w:val="006B10E6"/>
    <w:rsid w:val="006B11A1"/>
    <w:rsid w:val="006B1319"/>
    <w:rsid w:val="006B17EA"/>
    <w:rsid w:val="006B1CBF"/>
    <w:rsid w:val="006B1F65"/>
    <w:rsid w:val="006B3238"/>
    <w:rsid w:val="006B3654"/>
    <w:rsid w:val="006B36F8"/>
    <w:rsid w:val="006B39B1"/>
    <w:rsid w:val="006B40CD"/>
    <w:rsid w:val="006B5723"/>
    <w:rsid w:val="006B5F05"/>
    <w:rsid w:val="006B62BF"/>
    <w:rsid w:val="006B65BF"/>
    <w:rsid w:val="006B6D2B"/>
    <w:rsid w:val="006B70E8"/>
    <w:rsid w:val="006B7B83"/>
    <w:rsid w:val="006B7BD8"/>
    <w:rsid w:val="006B7BE6"/>
    <w:rsid w:val="006C08D7"/>
    <w:rsid w:val="006C0C41"/>
    <w:rsid w:val="006C113B"/>
    <w:rsid w:val="006C1613"/>
    <w:rsid w:val="006C1A6A"/>
    <w:rsid w:val="006C2578"/>
    <w:rsid w:val="006C2767"/>
    <w:rsid w:val="006C2CBE"/>
    <w:rsid w:val="006C2FC4"/>
    <w:rsid w:val="006C3227"/>
    <w:rsid w:val="006C3526"/>
    <w:rsid w:val="006C3A06"/>
    <w:rsid w:val="006C42D8"/>
    <w:rsid w:val="006C453D"/>
    <w:rsid w:val="006C4F36"/>
    <w:rsid w:val="006C5067"/>
    <w:rsid w:val="006C50AC"/>
    <w:rsid w:val="006C5C53"/>
    <w:rsid w:val="006C5EF8"/>
    <w:rsid w:val="006C65AC"/>
    <w:rsid w:val="006C6EDF"/>
    <w:rsid w:val="006C7309"/>
    <w:rsid w:val="006C751C"/>
    <w:rsid w:val="006C7661"/>
    <w:rsid w:val="006C789D"/>
    <w:rsid w:val="006C7A70"/>
    <w:rsid w:val="006C7CB1"/>
    <w:rsid w:val="006C7ED3"/>
    <w:rsid w:val="006C7F70"/>
    <w:rsid w:val="006C7FF0"/>
    <w:rsid w:val="006D01F3"/>
    <w:rsid w:val="006D020C"/>
    <w:rsid w:val="006D09DE"/>
    <w:rsid w:val="006D0B0A"/>
    <w:rsid w:val="006D0D59"/>
    <w:rsid w:val="006D3481"/>
    <w:rsid w:val="006D34ED"/>
    <w:rsid w:val="006D388B"/>
    <w:rsid w:val="006D3903"/>
    <w:rsid w:val="006D3BF8"/>
    <w:rsid w:val="006D3DCB"/>
    <w:rsid w:val="006D509C"/>
    <w:rsid w:val="006D52EC"/>
    <w:rsid w:val="006D6487"/>
    <w:rsid w:val="006D7BF5"/>
    <w:rsid w:val="006D7D91"/>
    <w:rsid w:val="006E00A7"/>
    <w:rsid w:val="006E03A5"/>
    <w:rsid w:val="006E056F"/>
    <w:rsid w:val="006E0C68"/>
    <w:rsid w:val="006E190A"/>
    <w:rsid w:val="006E1F55"/>
    <w:rsid w:val="006E2291"/>
    <w:rsid w:val="006E248D"/>
    <w:rsid w:val="006E2DAC"/>
    <w:rsid w:val="006E36FF"/>
    <w:rsid w:val="006E37BF"/>
    <w:rsid w:val="006E3C6F"/>
    <w:rsid w:val="006E4F49"/>
    <w:rsid w:val="006E4FB4"/>
    <w:rsid w:val="006E540F"/>
    <w:rsid w:val="006E581D"/>
    <w:rsid w:val="006E5953"/>
    <w:rsid w:val="006E5D1F"/>
    <w:rsid w:val="006E65EA"/>
    <w:rsid w:val="006E6BCE"/>
    <w:rsid w:val="006E6D51"/>
    <w:rsid w:val="006F0750"/>
    <w:rsid w:val="006F0A0C"/>
    <w:rsid w:val="006F1720"/>
    <w:rsid w:val="006F1B03"/>
    <w:rsid w:val="006F1D68"/>
    <w:rsid w:val="006F2311"/>
    <w:rsid w:val="006F28B6"/>
    <w:rsid w:val="006F28C0"/>
    <w:rsid w:val="006F2C6F"/>
    <w:rsid w:val="006F2E7E"/>
    <w:rsid w:val="006F3482"/>
    <w:rsid w:val="006F37D8"/>
    <w:rsid w:val="006F38C5"/>
    <w:rsid w:val="006F40A7"/>
    <w:rsid w:val="006F42A9"/>
    <w:rsid w:val="006F4C44"/>
    <w:rsid w:val="006F5544"/>
    <w:rsid w:val="006F60CD"/>
    <w:rsid w:val="006F624C"/>
    <w:rsid w:val="006F6280"/>
    <w:rsid w:val="00700286"/>
    <w:rsid w:val="00700FE6"/>
    <w:rsid w:val="00701959"/>
    <w:rsid w:val="00701A83"/>
    <w:rsid w:val="00701BB7"/>
    <w:rsid w:val="00701E4D"/>
    <w:rsid w:val="00702A57"/>
    <w:rsid w:val="00702AAF"/>
    <w:rsid w:val="00702B27"/>
    <w:rsid w:val="00703758"/>
    <w:rsid w:val="00703DA8"/>
    <w:rsid w:val="007046E6"/>
    <w:rsid w:val="00704B45"/>
    <w:rsid w:val="00704C5D"/>
    <w:rsid w:val="00704D56"/>
    <w:rsid w:val="00705237"/>
    <w:rsid w:val="00705785"/>
    <w:rsid w:val="007057BF"/>
    <w:rsid w:val="00705889"/>
    <w:rsid w:val="00710089"/>
    <w:rsid w:val="007102DF"/>
    <w:rsid w:val="00710C50"/>
    <w:rsid w:val="00711432"/>
    <w:rsid w:val="0071195F"/>
    <w:rsid w:val="00711ACC"/>
    <w:rsid w:val="00711B75"/>
    <w:rsid w:val="00711D3E"/>
    <w:rsid w:val="0071213B"/>
    <w:rsid w:val="007122E3"/>
    <w:rsid w:val="0071276C"/>
    <w:rsid w:val="00713049"/>
    <w:rsid w:val="00713218"/>
    <w:rsid w:val="007136C2"/>
    <w:rsid w:val="007139C2"/>
    <w:rsid w:val="00713CA4"/>
    <w:rsid w:val="007141BA"/>
    <w:rsid w:val="00714255"/>
    <w:rsid w:val="007143F8"/>
    <w:rsid w:val="007144AD"/>
    <w:rsid w:val="007144E9"/>
    <w:rsid w:val="00714A3A"/>
    <w:rsid w:val="00714C70"/>
    <w:rsid w:val="00714FDF"/>
    <w:rsid w:val="0071503B"/>
    <w:rsid w:val="00715A33"/>
    <w:rsid w:val="00715A44"/>
    <w:rsid w:val="00715C52"/>
    <w:rsid w:val="00716499"/>
    <w:rsid w:val="00716595"/>
    <w:rsid w:val="0071688E"/>
    <w:rsid w:val="00716D35"/>
    <w:rsid w:val="0071770C"/>
    <w:rsid w:val="00717729"/>
    <w:rsid w:val="00717742"/>
    <w:rsid w:val="00717AB2"/>
    <w:rsid w:val="00720083"/>
    <w:rsid w:val="0072009B"/>
    <w:rsid w:val="0072173D"/>
    <w:rsid w:val="00721BFB"/>
    <w:rsid w:val="007221A0"/>
    <w:rsid w:val="00722903"/>
    <w:rsid w:val="0072356C"/>
    <w:rsid w:val="007235CE"/>
    <w:rsid w:val="00723DA7"/>
    <w:rsid w:val="00724D96"/>
    <w:rsid w:val="00724E8C"/>
    <w:rsid w:val="007251DA"/>
    <w:rsid w:val="00725275"/>
    <w:rsid w:val="00725613"/>
    <w:rsid w:val="007256C5"/>
    <w:rsid w:val="00725A30"/>
    <w:rsid w:val="00725B7F"/>
    <w:rsid w:val="007264EF"/>
    <w:rsid w:val="0072683C"/>
    <w:rsid w:val="0072695A"/>
    <w:rsid w:val="007270C8"/>
    <w:rsid w:val="007274C6"/>
    <w:rsid w:val="00727DC8"/>
    <w:rsid w:val="007303B3"/>
    <w:rsid w:val="007305D0"/>
    <w:rsid w:val="00730BE3"/>
    <w:rsid w:val="00731A60"/>
    <w:rsid w:val="00731EB6"/>
    <w:rsid w:val="00731F7E"/>
    <w:rsid w:val="007322C1"/>
    <w:rsid w:val="00732E96"/>
    <w:rsid w:val="00732FC4"/>
    <w:rsid w:val="00733B00"/>
    <w:rsid w:val="00733BB0"/>
    <w:rsid w:val="00733D3F"/>
    <w:rsid w:val="0073415F"/>
    <w:rsid w:val="00734547"/>
    <w:rsid w:val="00734755"/>
    <w:rsid w:val="00734A77"/>
    <w:rsid w:val="0073517E"/>
    <w:rsid w:val="00735264"/>
    <w:rsid w:val="00735301"/>
    <w:rsid w:val="00735A79"/>
    <w:rsid w:val="00736A07"/>
    <w:rsid w:val="00736FC8"/>
    <w:rsid w:val="0073709F"/>
    <w:rsid w:val="007374A7"/>
    <w:rsid w:val="007376E1"/>
    <w:rsid w:val="00737C10"/>
    <w:rsid w:val="00737DD5"/>
    <w:rsid w:val="00740B63"/>
    <w:rsid w:val="007414D4"/>
    <w:rsid w:val="00741D8C"/>
    <w:rsid w:val="007428DF"/>
    <w:rsid w:val="0074312E"/>
    <w:rsid w:val="007434AC"/>
    <w:rsid w:val="007436A8"/>
    <w:rsid w:val="0074381C"/>
    <w:rsid w:val="0074405E"/>
    <w:rsid w:val="00744796"/>
    <w:rsid w:val="00744807"/>
    <w:rsid w:val="00744DDA"/>
    <w:rsid w:val="00745C44"/>
    <w:rsid w:val="00745C5D"/>
    <w:rsid w:val="00746C29"/>
    <w:rsid w:val="00747044"/>
    <w:rsid w:val="007470D3"/>
    <w:rsid w:val="0074771C"/>
    <w:rsid w:val="00747879"/>
    <w:rsid w:val="007503E5"/>
    <w:rsid w:val="00750488"/>
    <w:rsid w:val="007508CA"/>
    <w:rsid w:val="00750ADA"/>
    <w:rsid w:val="007511EB"/>
    <w:rsid w:val="00752226"/>
    <w:rsid w:val="0075234C"/>
    <w:rsid w:val="00752800"/>
    <w:rsid w:val="007530D5"/>
    <w:rsid w:val="0075332C"/>
    <w:rsid w:val="00753742"/>
    <w:rsid w:val="00753963"/>
    <w:rsid w:val="00754230"/>
    <w:rsid w:val="007542C2"/>
    <w:rsid w:val="0075462F"/>
    <w:rsid w:val="0075490B"/>
    <w:rsid w:val="00755016"/>
    <w:rsid w:val="007553DF"/>
    <w:rsid w:val="0075554A"/>
    <w:rsid w:val="00755A49"/>
    <w:rsid w:val="0075699D"/>
    <w:rsid w:val="007569D9"/>
    <w:rsid w:val="00757542"/>
    <w:rsid w:val="00757EE9"/>
    <w:rsid w:val="0076018A"/>
    <w:rsid w:val="00760B0C"/>
    <w:rsid w:val="00760C74"/>
    <w:rsid w:val="00760F30"/>
    <w:rsid w:val="00761D33"/>
    <w:rsid w:val="00762F45"/>
    <w:rsid w:val="007636CB"/>
    <w:rsid w:val="007638CC"/>
    <w:rsid w:val="007645B4"/>
    <w:rsid w:val="007648D5"/>
    <w:rsid w:val="00764FAE"/>
    <w:rsid w:val="00765399"/>
    <w:rsid w:val="0076606C"/>
    <w:rsid w:val="00766B0D"/>
    <w:rsid w:val="0076715B"/>
    <w:rsid w:val="0077055A"/>
    <w:rsid w:val="00770C27"/>
    <w:rsid w:val="00771274"/>
    <w:rsid w:val="0077276A"/>
    <w:rsid w:val="00773F46"/>
    <w:rsid w:val="00774A8C"/>
    <w:rsid w:val="00774AEC"/>
    <w:rsid w:val="0077532C"/>
    <w:rsid w:val="007753F9"/>
    <w:rsid w:val="0077551A"/>
    <w:rsid w:val="007756BA"/>
    <w:rsid w:val="0077570D"/>
    <w:rsid w:val="00775806"/>
    <w:rsid w:val="00775E34"/>
    <w:rsid w:val="00775F5F"/>
    <w:rsid w:val="00776857"/>
    <w:rsid w:val="00776FA8"/>
    <w:rsid w:val="00780170"/>
    <w:rsid w:val="0078043E"/>
    <w:rsid w:val="007807FF"/>
    <w:rsid w:val="00780DE3"/>
    <w:rsid w:val="00780F63"/>
    <w:rsid w:val="007819D4"/>
    <w:rsid w:val="00781DD3"/>
    <w:rsid w:val="007826DD"/>
    <w:rsid w:val="00782EB3"/>
    <w:rsid w:val="00783D4D"/>
    <w:rsid w:val="00784CDF"/>
    <w:rsid w:val="007853FA"/>
    <w:rsid w:val="007855D9"/>
    <w:rsid w:val="00785C37"/>
    <w:rsid w:val="00785C69"/>
    <w:rsid w:val="00785C91"/>
    <w:rsid w:val="007860E8"/>
    <w:rsid w:val="00786FD5"/>
    <w:rsid w:val="007877F9"/>
    <w:rsid w:val="007904B6"/>
    <w:rsid w:val="0079050D"/>
    <w:rsid w:val="00790CA8"/>
    <w:rsid w:val="00791A64"/>
    <w:rsid w:val="00791B0A"/>
    <w:rsid w:val="00792307"/>
    <w:rsid w:val="0079292A"/>
    <w:rsid w:val="00793068"/>
    <w:rsid w:val="007933AB"/>
    <w:rsid w:val="00793E0C"/>
    <w:rsid w:val="007944F9"/>
    <w:rsid w:val="00794CCF"/>
    <w:rsid w:val="00794F8C"/>
    <w:rsid w:val="00795456"/>
    <w:rsid w:val="0079553B"/>
    <w:rsid w:val="00795B8F"/>
    <w:rsid w:val="00795CA0"/>
    <w:rsid w:val="00795D7D"/>
    <w:rsid w:val="00796703"/>
    <w:rsid w:val="00796885"/>
    <w:rsid w:val="00797BE6"/>
    <w:rsid w:val="007A01DA"/>
    <w:rsid w:val="007A041E"/>
    <w:rsid w:val="007A04CA"/>
    <w:rsid w:val="007A05DB"/>
    <w:rsid w:val="007A1421"/>
    <w:rsid w:val="007A1DD7"/>
    <w:rsid w:val="007A1E30"/>
    <w:rsid w:val="007A26C7"/>
    <w:rsid w:val="007A2941"/>
    <w:rsid w:val="007A40D4"/>
    <w:rsid w:val="007A422A"/>
    <w:rsid w:val="007A44C0"/>
    <w:rsid w:val="007A480D"/>
    <w:rsid w:val="007A4C4E"/>
    <w:rsid w:val="007A694E"/>
    <w:rsid w:val="007A6B1F"/>
    <w:rsid w:val="007A7B8F"/>
    <w:rsid w:val="007A7C72"/>
    <w:rsid w:val="007A7D6C"/>
    <w:rsid w:val="007B0937"/>
    <w:rsid w:val="007B123D"/>
    <w:rsid w:val="007B15D9"/>
    <w:rsid w:val="007B1880"/>
    <w:rsid w:val="007B1B65"/>
    <w:rsid w:val="007B1BC4"/>
    <w:rsid w:val="007B2167"/>
    <w:rsid w:val="007B218A"/>
    <w:rsid w:val="007B23FE"/>
    <w:rsid w:val="007B25C9"/>
    <w:rsid w:val="007B3094"/>
    <w:rsid w:val="007B38D3"/>
    <w:rsid w:val="007B3CAF"/>
    <w:rsid w:val="007B541F"/>
    <w:rsid w:val="007B5F50"/>
    <w:rsid w:val="007B614D"/>
    <w:rsid w:val="007B6991"/>
    <w:rsid w:val="007B7206"/>
    <w:rsid w:val="007B7C78"/>
    <w:rsid w:val="007C0D64"/>
    <w:rsid w:val="007C110C"/>
    <w:rsid w:val="007C15E7"/>
    <w:rsid w:val="007C168D"/>
    <w:rsid w:val="007C1F01"/>
    <w:rsid w:val="007C2792"/>
    <w:rsid w:val="007C2B9C"/>
    <w:rsid w:val="007C3239"/>
    <w:rsid w:val="007C324C"/>
    <w:rsid w:val="007C334F"/>
    <w:rsid w:val="007C3C49"/>
    <w:rsid w:val="007C409E"/>
    <w:rsid w:val="007C4747"/>
    <w:rsid w:val="007C47C5"/>
    <w:rsid w:val="007C4AFD"/>
    <w:rsid w:val="007C5352"/>
    <w:rsid w:val="007C6AE7"/>
    <w:rsid w:val="007C7C7D"/>
    <w:rsid w:val="007D0101"/>
    <w:rsid w:val="007D1B2A"/>
    <w:rsid w:val="007D1E01"/>
    <w:rsid w:val="007D1E71"/>
    <w:rsid w:val="007D249C"/>
    <w:rsid w:val="007D27C6"/>
    <w:rsid w:val="007D2859"/>
    <w:rsid w:val="007D2A41"/>
    <w:rsid w:val="007D2BE8"/>
    <w:rsid w:val="007D3758"/>
    <w:rsid w:val="007D40C3"/>
    <w:rsid w:val="007D4190"/>
    <w:rsid w:val="007D43D8"/>
    <w:rsid w:val="007D4CC5"/>
    <w:rsid w:val="007D4DEE"/>
    <w:rsid w:val="007D4F94"/>
    <w:rsid w:val="007D6997"/>
    <w:rsid w:val="007D7193"/>
    <w:rsid w:val="007D723F"/>
    <w:rsid w:val="007D7E5D"/>
    <w:rsid w:val="007D7F39"/>
    <w:rsid w:val="007E0333"/>
    <w:rsid w:val="007E0E60"/>
    <w:rsid w:val="007E0F63"/>
    <w:rsid w:val="007E1524"/>
    <w:rsid w:val="007E18A4"/>
    <w:rsid w:val="007E198F"/>
    <w:rsid w:val="007E1AEF"/>
    <w:rsid w:val="007E1F8B"/>
    <w:rsid w:val="007E23AA"/>
    <w:rsid w:val="007E2B96"/>
    <w:rsid w:val="007E363D"/>
    <w:rsid w:val="007E368B"/>
    <w:rsid w:val="007E3729"/>
    <w:rsid w:val="007E493E"/>
    <w:rsid w:val="007E4C42"/>
    <w:rsid w:val="007E4CF4"/>
    <w:rsid w:val="007E4FC3"/>
    <w:rsid w:val="007E5C63"/>
    <w:rsid w:val="007E5E86"/>
    <w:rsid w:val="007E617F"/>
    <w:rsid w:val="007E6754"/>
    <w:rsid w:val="007E6A18"/>
    <w:rsid w:val="007E6D56"/>
    <w:rsid w:val="007E6D7D"/>
    <w:rsid w:val="007E6E76"/>
    <w:rsid w:val="007E76ED"/>
    <w:rsid w:val="007E7BE5"/>
    <w:rsid w:val="007E7D86"/>
    <w:rsid w:val="007F0668"/>
    <w:rsid w:val="007F06D0"/>
    <w:rsid w:val="007F12CD"/>
    <w:rsid w:val="007F1D8E"/>
    <w:rsid w:val="007F2784"/>
    <w:rsid w:val="007F2C23"/>
    <w:rsid w:val="007F2F0E"/>
    <w:rsid w:val="007F3772"/>
    <w:rsid w:val="007F37BA"/>
    <w:rsid w:val="007F3DA9"/>
    <w:rsid w:val="007F4542"/>
    <w:rsid w:val="007F492E"/>
    <w:rsid w:val="007F4C7C"/>
    <w:rsid w:val="007F4CA1"/>
    <w:rsid w:val="007F4FEB"/>
    <w:rsid w:val="007F51B7"/>
    <w:rsid w:val="007F55F1"/>
    <w:rsid w:val="007F5789"/>
    <w:rsid w:val="007F69A6"/>
    <w:rsid w:val="007F6E62"/>
    <w:rsid w:val="007F7891"/>
    <w:rsid w:val="007F78D1"/>
    <w:rsid w:val="008007FA"/>
    <w:rsid w:val="00800A24"/>
    <w:rsid w:val="00800A9A"/>
    <w:rsid w:val="00800D46"/>
    <w:rsid w:val="00801349"/>
    <w:rsid w:val="00801AA1"/>
    <w:rsid w:val="008027CC"/>
    <w:rsid w:val="00803162"/>
    <w:rsid w:val="008043D1"/>
    <w:rsid w:val="00804661"/>
    <w:rsid w:val="00804903"/>
    <w:rsid w:val="008049F1"/>
    <w:rsid w:val="0080578F"/>
    <w:rsid w:val="00805A8B"/>
    <w:rsid w:val="00805D4E"/>
    <w:rsid w:val="00806090"/>
    <w:rsid w:val="008067A5"/>
    <w:rsid w:val="008077CF"/>
    <w:rsid w:val="00807A74"/>
    <w:rsid w:val="00807C88"/>
    <w:rsid w:val="00807F81"/>
    <w:rsid w:val="00810144"/>
    <w:rsid w:val="00810232"/>
    <w:rsid w:val="008113B9"/>
    <w:rsid w:val="00811C97"/>
    <w:rsid w:val="00812364"/>
    <w:rsid w:val="0081356A"/>
    <w:rsid w:val="008149FB"/>
    <w:rsid w:val="00814BE4"/>
    <w:rsid w:val="00815748"/>
    <w:rsid w:val="0081584C"/>
    <w:rsid w:val="008159F4"/>
    <w:rsid w:val="00815E3C"/>
    <w:rsid w:val="00816E8C"/>
    <w:rsid w:val="008170E9"/>
    <w:rsid w:val="00817330"/>
    <w:rsid w:val="0081789E"/>
    <w:rsid w:val="0082027B"/>
    <w:rsid w:val="00820953"/>
    <w:rsid w:val="0082163D"/>
    <w:rsid w:val="008217F5"/>
    <w:rsid w:val="00821844"/>
    <w:rsid w:val="0082272B"/>
    <w:rsid w:val="00822743"/>
    <w:rsid w:val="00822972"/>
    <w:rsid w:val="00822E66"/>
    <w:rsid w:val="008231A5"/>
    <w:rsid w:val="00823484"/>
    <w:rsid w:val="008252BD"/>
    <w:rsid w:val="008252EA"/>
    <w:rsid w:val="0082548F"/>
    <w:rsid w:val="008254FC"/>
    <w:rsid w:val="0082588B"/>
    <w:rsid w:val="00826240"/>
    <w:rsid w:val="00826928"/>
    <w:rsid w:val="00826F75"/>
    <w:rsid w:val="00826F7C"/>
    <w:rsid w:val="008279FD"/>
    <w:rsid w:val="00827DB4"/>
    <w:rsid w:val="00830408"/>
    <w:rsid w:val="00830D3D"/>
    <w:rsid w:val="00831A88"/>
    <w:rsid w:val="00831BF1"/>
    <w:rsid w:val="00832057"/>
    <w:rsid w:val="00832CFC"/>
    <w:rsid w:val="008332E8"/>
    <w:rsid w:val="008338E1"/>
    <w:rsid w:val="00833C0D"/>
    <w:rsid w:val="00834786"/>
    <w:rsid w:val="00834D3A"/>
    <w:rsid w:val="00835D5F"/>
    <w:rsid w:val="00835E2E"/>
    <w:rsid w:val="0083673B"/>
    <w:rsid w:val="0083719C"/>
    <w:rsid w:val="00840418"/>
    <w:rsid w:val="00840980"/>
    <w:rsid w:val="00841085"/>
    <w:rsid w:val="008410A4"/>
    <w:rsid w:val="00841605"/>
    <w:rsid w:val="00841744"/>
    <w:rsid w:val="00841E01"/>
    <w:rsid w:val="00841E2F"/>
    <w:rsid w:val="0084220A"/>
    <w:rsid w:val="008424B3"/>
    <w:rsid w:val="008426B4"/>
    <w:rsid w:val="008428B6"/>
    <w:rsid w:val="00842A8D"/>
    <w:rsid w:val="00842B56"/>
    <w:rsid w:val="00842BB6"/>
    <w:rsid w:val="008436E0"/>
    <w:rsid w:val="0084387B"/>
    <w:rsid w:val="00843BC3"/>
    <w:rsid w:val="00843CA7"/>
    <w:rsid w:val="00844BA1"/>
    <w:rsid w:val="008455FE"/>
    <w:rsid w:val="0084566A"/>
    <w:rsid w:val="008458A6"/>
    <w:rsid w:val="008458C0"/>
    <w:rsid w:val="00845A47"/>
    <w:rsid w:val="00845BA2"/>
    <w:rsid w:val="00845D59"/>
    <w:rsid w:val="0084614E"/>
    <w:rsid w:val="00846531"/>
    <w:rsid w:val="00850BB2"/>
    <w:rsid w:val="0085110B"/>
    <w:rsid w:val="00851B64"/>
    <w:rsid w:val="00851B66"/>
    <w:rsid w:val="00851C54"/>
    <w:rsid w:val="008524AF"/>
    <w:rsid w:val="00852E05"/>
    <w:rsid w:val="00852F7B"/>
    <w:rsid w:val="008534B9"/>
    <w:rsid w:val="00853924"/>
    <w:rsid w:val="00853F2A"/>
    <w:rsid w:val="00854D46"/>
    <w:rsid w:val="0085588A"/>
    <w:rsid w:val="00855A8C"/>
    <w:rsid w:val="00855F36"/>
    <w:rsid w:val="00856419"/>
    <w:rsid w:val="00856A7C"/>
    <w:rsid w:val="00856E3E"/>
    <w:rsid w:val="00857516"/>
    <w:rsid w:val="00857764"/>
    <w:rsid w:val="00857D48"/>
    <w:rsid w:val="008601E0"/>
    <w:rsid w:val="00860A8D"/>
    <w:rsid w:val="00860DFA"/>
    <w:rsid w:val="0086103F"/>
    <w:rsid w:val="00861362"/>
    <w:rsid w:val="00861644"/>
    <w:rsid w:val="00862BCA"/>
    <w:rsid w:val="00862EAF"/>
    <w:rsid w:val="0086360E"/>
    <w:rsid w:val="00864393"/>
    <w:rsid w:val="008647C5"/>
    <w:rsid w:val="008647F6"/>
    <w:rsid w:val="00865B24"/>
    <w:rsid w:val="00866CB2"/>
    <w:rsid w:val="00867310"/>
    <w:rsid w:val="00870CAC"/>
    <w:rsid w:val="00870F9B"/>
    <w:rsid w:val="008710CD"/>
    <w:rsid w:val="0087116F"/>
    <w:rsid w:val="00871366"/>
    <w:rsid w:val="00871AFC"/>
    <w:rsid w:val="00871C44"/>
    <w:rsid w:val="00871D90"/>
    <w:rsid w:val="00872B7B"/>
    <w:rsid w:val="00873629"/>
    <w:rsid w:val="00873723"/>
    <w:rsid w:val="00873A98"/>
    <w:rsid w:val="00873C90"/>
    <w:rsid w:val="00873FD8"/>
    <w:rsid w:val="008747C6"/>
    <w:rsid w:val="00876407"/>
    <w:rsid w:val="00877512"/>
    <w:rsid w:val="00877A7B"/>
    <w:rsid w:val="00877D8F"/>
    <w:rsid w:val="00877E66"/>
    <w:rsid w:val="00880186"/>
    <w:rsid w:val="0088025D"/>
    <w:rsid w:val="008804C5"/>
    <w:rsid w:val="008812D7"/>
    <w:rsid w:val="008817E8"/>
    <w:rsid w:val="0088226D"/>
    <w:rsid w:val="00882E9E"/>
    <w:rsid w:val="008841B6"/>
    <w:rsid w:val="008843C1"/>
    <w:rsid w:val="0088450B"/>
    <w:rsid w:val="00884732"/>
    <w:rsid w:val="00884D15"/>
    <w:rsid w:val="00884E7A"/>
    <w:rsid w:val="00885086"/>
    <w:rsid w:val="0088568B"/>
    <w:rsid w:val="00885ED0"/>
    <w:rsid w:val="00886563"/>
    <w:rsid w:val="008868D0"/>
    <w:rsid w:val="00886A99"/>
    <w:rsid w:val="00886CA7"/>
    <w:rsid w:val="00890473"/>
    <w:rsid w:val="0089120A"/>
    <w:rsid w:val="00891598"/>
    <w:rsid w:val="00891A71"/>
    <w:rsid w:val="008926CA"/>
    <w:rsid w:val="0089305B"/>
    <w:rsid w:val="0089333B"/>
    <w:rsid w:val="00893947"/>
    <w:rsid w:val="0089399C"/>
    <w:rsid w:val="00893EBF"/>
    <w:rsid w:val="00894076"/>
    <w:rsid w:val="008949B3"/>
    <w:rsid w:val="00895773"/>
    <w:rsid w:val="00896071"/>
    <w:rsid w:val="00896406"/>
    <w:rsid w:val="0089649F"/>
    <w:rsid w:val="00896EBA"/>
    <w:rsid w:val="00897B75"/>
    <w:rsid w:val="008A0070"/>
    <w:rsid w:val="008A2064"/>
    <w:rsid w:val="008A2493"/>
    <w:rsid w:val="008A2C7D"/>
    <w:rsid w:val="008A318C"/>
    <w:rsid w:val="008A32E6"/>
    <w:rsid w:val="008A35B6"/>
    <w:rsid w:val="008A41DF"/>
    <w:rsid w:val="008A42E3"/>
    <w:rsid w:val="008A439F"/>
    <w:rsid w:val="008A43B7"/>
    <w:rsid w:val="008A48C7"/>
    <w:rsid w:val="008A4DFA"/>
    <w:rsid w:val="008A507D"/>
    <w:rsid w:val="008A50FC"/>
    <w:rsid w:val="008A5319"/>
    <w:rsid w:val="008A562A"/>
    <w:rsid w:val="008A5751"/>
    <w:rsid w:val="008A57EC"/>
    <w:rsid w:val="008A6D37"/>
    <w:rsid w:val="008A71BA"/>
    <w:rsid w:val="008A78A5"/>
    <w:rsid w:val="008A797B"/>
    <w:rsid w:val="008B0141"/>
    <w:rsid w:val="008B0604"/>
    <w:rsid w:val="008B085A"/>
    <w:rsid w:val="008B0C70"/>
    <w:rsid w:val="008B22F4"/>
    <w:rsid w:val="008B2B33"/>
    <w:rsid w:val="008B37EB"/>
    <w:rsid w:val="008B38EC"/>
    <w:rsid w:val="008B3D4A"/>
    <w:rsid w:val="008B4684"/>
    <w:rsid w:val="008B4F9B"/>
    <w:rsid w:val="008B550F"/>
    <w:rsid w:val="008B5717"/>
    <w:rsid w:val="008B6173"/>
    <w:rsid w:val="008B6420"/>
    <w:rsid w:val="008B66E5"/>
    <w:rsid w:val="008B6904"/>
    <w:rsid w:val="008B704E"/>
    <w:rsid w:val="008B7293"/>
    <w:rsid w:val="008C0636"/>
    <w:rsid w:val="008C0CF0"/>
    <w:rsid w:val="008C1A40"/>
    <w:rsid w:val="008C1BB1"/>
    <w:rsid w:val="008C2826"/>
    <w:rsid w:val="008C28FF"/>
    <w:rsid w:val="008C2F9B"/>
    <w:rsid w:val="008C356F"/>
    <w:rsid w:val="008C386D"/>
    <w:rsid w:val="008C38C1"/>
    <w:rsid w:val="008C3CB4"/>
    <w:rsid w:val="008C3F6C"/>
    <w:rsid w:val="008C457B"/>
    <w:rsid w:val="008C46FF"/>
    <w:rsid w:val="008C4ED9"/>
    <w:rsid w:val="008C521A"/>
    <w:rsid w:val="008C594F"/>
    <w:rsid w:val="008C6077"/>
    <w:rsid w:val="008C646F"/>
    <w:rsid w:val="008C68B3"/>
    <w:rsid w:val="008C7229"/>
    <w:rsid w:val="008C7980"/>
    <w:rsid w:val="008D01E0"/>
    <w:rsid w:val="008D07B9"/>
    <w:rsid w:val="008D07D8"/>
    <w:rsid w:val="008D0C91"/>
    <w:rsid w:val="008D0EAF"/>
    <w:rsid w:val="008D1182"/>
    <w:rsid w:val="008D1265"/>
    <w:rsid w:val="008D15A0"/>
    <w:rsid w:val="008D1992"/>
    <w:rsid w:val="008D1F27"/>
    <w:rsid w:val="008D2548"/>
    <w:rsid w:val="008D29DB"/>
    <w:rsid w:val="008D2F62"/>
    <w:rsid w:val="008D34A9"/>
    <w:rsid w:val="008D4EC3"/>
    <w:rsid w:val="008D50D3"/>
    <w:rsid w:val="008D5C68"/>
    <w:rsid w:val="008D63F3"/>
    <w:rsid w:val="008D6635"/>
    <w:rsid w:val="008D7371"/>
    <w:rsid w:val="008D7A11"/>
    <w:rsid w:val="008E0036"/>
    <w:rsid w:val="008E009C"/>
    <w:rsid w:val="008E00D3"/>
    <w:rsid w:val="008E0695"/>
    <w:rsid w:val="008E072D"/>
    <w:rsid w:val="008E0B55"/>
    <w:rsid w:val="008E171A"/>
    <w:rsid w:val="008E1D38"/>
    <w:rsid w:val="008E260A"/>
    <w:rsid w:val="008E3029"/>
    <w:rsid w:val="008E3244"/>
    <w:rsid w:val="008E3B22"/>
    <w:rsid w:val="008E3F17"/>
    <w:rsid w:val="008E47A2"/>
    <w:rsid w:val="008E4C42"/>
    <w:rsid w:val="008E4F4C"/>
    <w:rsid w:val="008E5540"/>
    <w:rsid w:val="008E565C"/>
    <w:rsid w:val="008E56AD"/>
    <w:rsid w:val="008E572F"/>
    <w:rsid w:val="008E590C"/>
    <w:rsid w:val="008E5E53"/>
    <w:rsid w:val="008E5ED9"/>
    <w:rsid w:val="008E5F00"/>
    <w:rsid w:val="008E661C"/>
    <w:rsid w:val="008E6719"/>
    <w:rsid w:val="008E6770"/>
    <w:rsid w:val="008E6C7A"/>
    <w:rsid w:val="008F05FD"/>
    <w:rsid w:val="008F160A"/>
    <w:rsid w:val="008F1BF3"/>
    <w:rsid w:val="008F2246"/>
    <w:rsid w:val="008F2829"/>
    <w:rsid w:val="008F3044"/>
    <w:rsid w:val="008F334E"/>
    <w:rsid w:val="008F3525"/>
    <w:rsid w:val="008F37C4"/>
    <w:rsid w:val="008F3FC7"/>
    <w:rsid w:val="008F4692"/>
    <w:rsid w:val="008F484B"/>
    <w:rsid w:val="008F4982"/>
    <w:rsid w:val="008F4AE5"/>
    <w:rsid w:val="008F559E"/>
    <w:rsid w:val="008F664B"/>
    <w:rsid w:val="008F66FC"/>
    <w:rsid w:val="008F6AE8"/>
    <w:rsid w:val="008F7EF5"/>
    <w:rsid w:val="00900C48"/>
    <w:rsid w:val="00901433"/>
    <w:rsid w:val="00901D3C"/>
    <w:rsid w:val="00902092"/>
    <w:rsid w:val="009020A6"/>
    <w:rsid w:val="00902331"/>
    <w:rsid w:val="00902663"/>
    <w:rsid w:val="00902E03"/>
    <w:rsid w:val="0090331D"/>
    <w:rsid w:val="0090339C"/>
    <w:rsid w:val="009039DD"/>
    <w:rsid w:val="00904E6C"/>
    <w:rsid w:val="00905091"/>
    <w:rsid w:val="00905A98"/>
    <w:rsid w:val="00905AC4"/>
    <w:rsid w:val="00906319"/>
    <w:rsid w:val="00906D1F"/>
    <w:rsid w:val="00906EE7"/>
    <w:rsid w:val="009076F0"/>
    <w:rsid w:val="00907C16"/>
    <w:rsid w:val="00907C3C"/>
    <w:rsid w:val="0091035A"/>
    <w:rsid w:val="00911194"/>
    <w:rsid w:val="00911929"/>
    <w:rsid w:val="00911D5D"/>
    <w:rsid w:val="00911E9B"/>
    <w:rsid w:val="009123E7"/>
    <w:rsid w:val="00912781"/>
    <w:rsid w:val="0091279D"/>
    <w:rsid w:val="009127A0"/>
    <w:rsid w:val="00913891"/>
    <w:rsid w:val="00913DA4"/>
    <w:rsid w:val="009143BA"/>
    <w:rsid w:val="00914467"/>
    <w:rsid w:val="00914512"/>
    <w:rsid w:val="009145F6"/>
    <w:rsid w:val="0091513A"/>
    <w:rsid w:val="00916C2A"/>
    <w:rsid w:val="00916E11"/>
    <w:rsid w:val="00916EF0"/>
    <w:rsid w:val="00916F7A"/>
    <w:rsid w:val="00917101"/>
    <w:rsid w:val="009172BE"/>
    <w:rsid w:val="00920DCC"/>
    <w:rsid w:val="009216FE"/>
    <w:rsid w:val="00922678"/>
    <w:rsid w:val="00922F2C"/>
    <w:rsid w:val="00923532"/>
    <w:rsid w:val="00923BD9"/>
    <w:rsid w:val="00924519"/>
    <w:rsid w:val="009246A2"/>
    <w:rsid w:val="009246FE"/>
    <w:rsid w:val="00925B5E"/>
    <w:rsid w:val="00925FA5"/>
    <w:rsid w:val="00926200"/>
    <w:rsid w:val="00926A6A"/>
    <w:rsid w:val="00926F06"/>
    <w:rsid w:val="00927177"/>
    <w:rsid w:val="0092747E"/>
    <w:rsid w:val="00927638"/>
    <w:rsid w:val="00927B80"/>
    <w:rsid w:val="00927CB6"/>
    <w:rsid w:val="009300EC"/>
    <w:rsid w:val="00930504"/>
    <w:rsid w:val="00930918"/>
    <w:rsid w:val="009310EE"/>
    <w:rsid w:val="00931924"/>
    <w:rsid w:val="00932301"/>
    <w:rsid w:val="00933498"/>
    <w:rsid w:val="00934BEE"/>
    <w:rsid w:val="0093554B"/>
    <w:rsid w:val="009355D3"/>
    <w:rsid w:val="009355EF"/>
    <w:rsid w:val="0093584E"/>
    <w:rsid w:val="00935ED0"/>
    <w:rsid w:val="00936CDE"/>
    <w:rsid w:val="0093730F"/>
    <w:rsid w:val="00937357"/>
    <w:rsid w:val="0093789B"/>
    <w:rsid w:val="0094087B"/>
    <w:rsid w:val="009410D7"/>
    <w:rsid w:val="009411ED"/>
    <w:rsid w:val="009416AE"/>
    <w:rsid w:val="009418AB"/>
    <w:rsid w:val="00942123"/>
    <w:rsid w:val="00942794"/>
    <w:rsid w:val="00943C30"/>
    <w:rsid w:val="00943F99"/>
    <w:rsid w:val="00944027"/>
    <w:rsid w:val="0094483F"/>
    <w:rsid w:val="00945807"/>
    <w:rsid w:val="009458BB"/>
    <w:rsid w:val="00945C84"/>
    <w:rsid w:val="00945D35"/>
    <w:rsid w:val="009465F4"/>
    <w:rsid w:val="00946A15"/>
    <w:rsid w:val="0094714B"/>
    <w:rsid w:val="0095056B"/>
    <w:rsid w:val="00950E96"/>
    <w:rsid w:val="009513DB"/>
    <w:rsid w:val="00952188"/>
    <w:rsid w:val="00953315"/>
    <w:rsid w:val="009534C8"/>
    <w:rsid w:val="00953560"/>
    <w:rsid w:val="00954989"/>
    <w:rsid w:val="009553B0"/>
    <w:rsid w:val="00955A60"/>
    <w:rsid w:val="00955F20"/>
    <w:rsid w:val="00956372"/>
    <w:rsid w:val="0095709F"/>
    <w:rsid w:val="009574C0"/>
    <w:rsid w:val="00960E7F"/>
    <w:rsid w:val="00960F33"/>
    <w:rsid w:val="00961FF5"/>
    <w:rsid w:val="00962063"/>
    <w:rsid w:val="0096278A"/>
    <w:rsid w:val="0096306F"/>
    <w:rsid w:val="009632A9"/>
    <w:rsid w:val="009641F5"/>
    <w:rsid w:val="009644BA"/>
    <w:rsid w:val="009645B9"/>
    <w:rsid w:val="00964FB2"/>
    <w:rsid w:val="00965D6A"/>
    <w:rsid w:val="0096628D"/>
    <w:rsid w:val="00966414"/>
    <w:rsid w:val="00967039"/>
    <w:rsid w:val="00967F37"/>
    <w:rsid w:val="0097041E"/>
    <w:rsid w:val="00970EA5"/>
    <w:rsid w:val="00971F11"/>
    <w:rsid w:val="009720F4"/>
    <w:rsid w:val="009725D9"/>
    <w:rsid w:val="00972DEF"/>
    <w:rsid w:val="0097387C"/>
    <w:rsid w:val="0097389A"/>
    <w:rsid w:val="00973D53"/>
    <w:rsid w:val="0097440F"/>
    <w:rsid w:val="00974FF6"/>
    <w:rsid w:val="00975920"/>
    <w:rsid w:val="00975D52"/>
    <w:rsid w:val="00975D8F"/>
    <w:rsid w:val="00976B62"/>
    <w:rsid w:val="009776BE"/>
    <w:rsid w:val="00977EF4"/>
    <w:rsid w:val="00977F6D"/>
    <w:rsid w:val="009805DF"/>
    <w:rsid w:val="009806C6"/>
    <w:rsid w:val="009808B0"/>
    <w:rsid w:val="00980F99"/>
    <w:rsid w:val="009819C7"/>
    <w:rsid w:val="00982168"/>
    <w:rsid w:val="00982490"/>
    <w:rsid w:val="00982853"/>
    <w:rsid w:val="00983120"/>
    <w:rsid w:val="009831C1"/>
    <w:rsid w:val="00984668"/>
    <w:rsid w:val="00984E8F"/>
    <w:rsid w:val="009850FF"/>
    <w:rsid w:val="00985E88"/>
    <w:rsid w:val="009869A9"/>
    <w:rsid w:val="00986C97"/>
    <w:rsid w:val="00986FAE"/>
    <w:rsid w:val="009870C1"/>
    <w:rsid w:val="00987BDB"/>
    <w:rsid w:val="00987C93"/>
    <w:rsid w:val="00987EB5"/>
    <w:rsid w:val="0099042B"/>
    <w:rsid w:val="00990EB8"/>
    <w:rsid w:val="00991967"/>
    <w:rsid w:val="00992182"/>
    <w:rsid w:val="00992422"/>
    <w:rsid w:val="00992B03"/>
    <w:rsid w:val="009932A5"/>
    <w:rsid w:val="00993922"/>
    <w:rsid w:val="00993B8B"/>
    <w:rsid w:val="00993E5E"/>
    <w:rsid w:val="009941F8"/>
    <w:rsid w:val="00994276"/>
    <w:rsid w:val="0099551C"/>
    <w:rsid w:val="00995EB3"/>
    <w:rsid w:val="0099602D"/>
    <w:rsid w:val="0099677E"/>
    <w:rsid w:val="0099686F"/>
    <w:rsid w:val="00996C65"/>
    <w:rsid w:val="0099757D"/>
    <w:rsid w:val="00997BA1"/>
    <w:rsid w:val="009A05AA"/>
    <w:rsid w:val="009A0E70"/>
    <w:rsid w:val="009A0EC7"/>
    <w:rsid w:val="009A11D6"/>
    <w:rsid w:val="009A1226"/>
    <w:rsid w:val="009A1393"/>
    <w:rsid w:val="009A19EC"/>
    <w:rsid w:val="009A2363"/>
    <w:rsid w:val="009A2E8A"/>
    <w:rsid w:val="009A362E"/>
    <w:rsid w:val="009A3699"/>
    <w:rsid w:val="009A371E"/>
    <w:rsid w:val="009A381B"/>
    <w:rsid w:val="009A3E06"/>
    <w:rsid w:val="009A4AE8"/>
    <w:rsid w:val="009A54CE"/>
    <w:rsid w:val="009A5502"/>
    <w:rsid w:val="009A55E0"/>
    <w:rsid w:val="009A5C0A"/>
    <w:rsid w:val="009A615D"/>
    <w:rsid w:val="009A6467"/>
    <w:rsid w:val="009A6AF8"/>
    <w:rsid w:val="009A6DD3"/>
    <w:rsid w:val="009A732A"/>
    <w:rsid w:val="009A74F9"/>
    <w:rsid w:val="009B0824"/>
    <w:rsid w:val="009B09BD"/>
    <w:rsid w:val="009B0B31"/>
    <w:rsid w:val="009B0EFA"/>
    <w:rsid w:val="009B18ED"/>
    <w:rsid w:val="009B1EDA"/>
    <w:rsid w:val="009B220B"/>
    <w:rsid w:val="009B268F"/>
    <w:rsid w:val="009B35B5"/>
    <w:rsid w:val="009B3C17"/>
    <w:rsid w:val="009B3F6B"/>
    <w:rsid w:val="009B5362"/>
    <w:rsid w:val="009B576A"/>
    <w:rsid w:val="009B597E"/>
    <w:rsid w:val="009B5B6C"/>
    <w:rsid w:val="009B6123"/>
    <w:rsid w:val="009B636B"/>
    <w:rsid w:val="009B6806"/>
    <w:rsid w:val="009B7A21"/>
    <w:rsid w:val="009B7D2C"/>
    <w:rsid w:val="009C0003"/>
    <w:rsid w:val="009C0771"/>
    <w:rsid w:val="009C275E"/>
    <w:rsid w:val="009C290E"/>
    <w:rsid w:val="009C2FDC"/>
    <w:rsid w:val="009C308E"/>
    <w:rsid w:val="009C3389"/>
    <w:rsid w:val="009C36E1"/>
    <w:rsid w:val="009C3F46"/>
    <w:rsid w:val="009C40A1"/>
    <w:rsid w:val="009C4489"/>
    <w:rsid w:val="009C469A"/>
    <w:rsid w:val="009C4DC2"/>
    <w:rsid w:val="009C54F3"/>
    <w:rsid w:val="009C5727"/>
    <w:rsid w:val="009C5CBB"/>
    <w:rsid w:val="009C60A2"/>
    <w:rsid w:val="009C64EA"/>
    <w:rsid w:val="009C6561"/>
    <w:rsid w:val="009C6644"/>
    <w:rsid w:val="009C682D"/>
    <w:rsid w:val="009C6887"/>
    <w:rsid w:val="009C7372"/>
    <w:rsid w:val="009C75A2"/>
    <w:rsid w:val="009D1836"/>
    <w:rsid w:val="009D18EA"/>
    <w:rsid w:val="009D1D68"/>
    <w:rsid w:val="009D20BF"/>
    <w:rsid w:val="009D218E"/>
    <w:rsid w:val="009D2336"/>
    <w:rsid w:val="009D2629"/>
    <w:rsid w:val="009D2B90"/>
    <w:rsid w:val="009D4221"/>
    <w:rsid w:val="009D4982"/>
    <w:rsid w:val="009D52D3"/>
    <w:rsid w:val="009D5404"/>
    <w:rsid w:val="009D580E"/>
    <w:rsid w:val="009D5870"/>
    <w:rsid w:val="009D6017"/>
    <w:rsid w:val="009D6889"/>
    <w:rsid w:val="009D69C7"/>
    <w:rsid w:val="009D6B6D"/>
    <w:rsid w:val="009D6BB3"/>
    <w:rsid w:val="009D6CD8"/>
    <w:rsid w:val="009D7227"/>
    <w:rsid w:val="009D7CFE"/>
    <w:rsid w:val="009D7F6A"/>
    <w:rsid w:val="009E01D5"/>
    <w:rsid w:val="009E02AA"/>
    <w:rsid w:val="009E1878"/>
    <w:rsid w:val="009E1A85"/>
    <w:rsid w:val="009E1C5C"/>
    <w:rsid w:val="009E2211"/>
    <w:rsid w:val="009E2496"/>
    <w:rsid w:val="009E374A"/>
    <w:rsid w:val="009E3D9A"/>
    <w:rsid w:val="009E3E08"/>
    <w:rsid w:val="009E410D"/>
    <w:rsid w:val="009E4367"/>
    <w:rsid w:val="009E4A62"/>
    <w:rsid w:val="009E7038"/>
    <w:rsid w:val="009E7C66"/>
    <w:rsid w:val="009F0312"/>
    <w:rsid w:val="009F037F"/>
    <w:rsid w:val="009F0CE3"/>
    <w:rsid w:val="009F0D97"/>
    <w:rsid w:val="009F0E78"/>
    <w:rsid w:val="009F0EB9"/>
    <w:rsid w:val="009F0F2B"/>
    <w:rsid w:val="009F0F72"/>
    <w:rsid w:val="009F1152"/>
    <w:rsid w:val="009F1352"/>
    <w:rsid w:val="009F1EEB"/>
    <w:rsid w:val="009F229D"/>
    <w:rsid w:val="009F2339"/>
    <w:rsid w:val="009F2CD7"/>
    <w:rsid w:val="009F3918"/>
    <w:rsid w:val="009F3B02"/>
    <w:rsid w:val="009F40D7"/>
    <w:rsid w:val="009F4116"/>
    <w:rsid w:val="009F479D"/>
    <w:rsid w:val="009F548C"/>
    <w:rsid w:val="009F5E27"/>
    <w:rsid w:val="009F611E"/>
    <w:rsid w:val="009F626C"/>
    <w:rsid w:val="009F7BCF"/>
    <w:rsid w:val="009F7C81"/>
    <w:rsid w:val="009F7D55"/>
    <w:rsid w:val="009F7D88"/>
    <w:rsid w:val="00A00085"/>
    <w:rsid w:val="00A0023F"/>
    <w:rsid w:val="00A003E7"/>
    <w:rsid w:val="00A016B6"/>
    <w:rsid w:val="00A025A6"/>
    <w:rsid w:val="00A0290E"/>
    <w:rsid w:val="00A02CAC"/>
    <w:rsid w:val="00A02D32"/>
    <w:rsid w:val="00A02D90"/>
    <w:rsid w:val="00A04513"/>
    <w:rsid w:val="00A04564"/>
    <w:rsid w:val="00A0461B"/>
    <w:rsid w:val="00A04A8F"/>
    <w:rsid w:val="00A04DDC"/>
    <w:rsid w:val="00A052E1"/>
    <w:rsid w:val="00A058B3"/>
    <w:rsid w:val="00A06C05"/>
    <w:rsid w:val="00A06C19"/>
    <w:rsid w:val="00A071DF"/>
    <w:rsid w:val="00A07C39"/>
    <w:rsid w:val="00A07E02"/>
    <w:rsid w:val="00A10153"/>
    <w:rsid w:val="00A1083E"/>
    <w:rsid w:val="00A10EE1"/>
    <w:rsid w:val="00A11867"/>
    <w:rsid w:val="00A1199E"/>
    <w:rsid w:val="00A11AEB"/>
    <w:rsid w:val="00A11D80"/>
    <w:rsid w:val="00A1212A"/>
    <w:rsid w:val="00A122CF"/>
    <w:rsid w:val="00A127C1"/>
    <w:rsid w:val="00A133E6"/>
    <w:rsid w:val="00A137C4"/>
    <w:rsid w:val="00A1417D"/>
    <w:rsid w:val="00A14646"/>
    <w:rsid w:val="00A14ADC"/>
    <w:rsid w:val="00A14D9B"/>
    <w:rsid w:val="00A1524D"/>
    <w:rsid w:val="00A15A70"/>
    <w:rsid w:val="00A15ED3"/>
    <w:rsid w:val="00A16514"/>
    <w:rsid w:val="00A1667B"/>
    <w:rsid w:val="00A17277"/>
    <w:rsid w:val="00A17A4A"/>
    <w:rsid w:val="00A204A5"/>
    <w:rsid w:val="00A20C6D"/>
    <w:rsid w:val="00A20F2F"/>
    <w:rsid w:val="00A21637"/>
    <w:rsid w:val="00A223C9"/>
    <w:rsid w:val="00A226A9"/>
    <w:rsid w:val="00A2364E"/>
    <w:rsid w:val="00A24459"/>
    <w:rsid w:val="00A24D17"/>
    <w:rsid w:val="00A24F94"/>
    <w:rsid w:val="00A25386"/>
    <w:rsid w:val="00A25B6A"/>
    <w:rsid w:val="00A25FAB"/>
    <w:rsid w:val="00A2640F"/>
    <w:rsid w:val="00A2696F"/>
    <w:rsid w:val="00A269F0"/>
    <w:rsid w:val="00A270D2"/>
    <w:rsid w:val="00A27485"/>
    <w:rsid w:val="00A300C4"/>
    <w:rsid w:val="00A30DD7"/>
    <w:rsid w:val="00A310F6"/>
    <w:rsid w:val="00A31BE0"/>
    <w:rsid w:val="00A31ED9"/>
    <w:rsid w:val="00A32CDE"/>
    <w:rsid w:val="00A32D43"/>
    <w:rsid w:val="00A331CC"/>
    <w:rsid w:val="00A335DF"/>
    <w:rsid w:val="00A33962"/>
    <w:rsid w:val="00A33AD3"/>
    <w:rsid w:val="00A33B25"/>
    <w:rsid w:val="00A340B8"/>
    <w:rsid w:val="00A34405"/>
    <w:rsid w:val="00A3456B"/>
    <w:rsid w:val="00A349AE"/>
    <w:rsid w:val="00A351D5"/>
    <w:rsid w:val="00A356B6"/>
    <w:rsid w:val="00A35D6A"/>
    <w:rsid w:val="00A360A7"/>
    <w:rsid w:val="00A368F6"/>
    <w:rsid w:val="00A36AB1"/>
    <w:rsid w:val="00A36F58"/>
    <w:rsid w:val="00A370BC"/>
    <w:rsid w:val="00A372C2"/>
    <w:rsid w:val="00A37474"/>
    <w:rsid w:val="00A37FA3"/>
    <w:rsid w:val="00A37FE4"/>
    <w:rsid w:val="00A40207"/>
    <w:rsid w:val="00A41294"/>
    <w:rsid w:val="00A415D4"/>
    <w:rsid w:val="00A41CE4"/>
    <w:rsid w:val="00A42342"/>
    <w:rsid w:val="00A42834"/>
    <w:rsid w:val="00A429B2"/>
    <w:rsid w:val="00A42DA8"/>
    <w:rsid w:val="00A42E34"/>
    <w:rsid w:val="00A430FA"/>
    <w:rsid w:val="00A4316D"/>
    <w:rsid w:val="00A43BB1"/>
    <w:rsid w:val="00A43D76"/>
    <w:rsid w:val="00A44828"/>
    <w:rsid w:val="00A44C2E"/>
    <w:rsid w:val="00A44F0D"/>
    <w:rsid w:val="00A452C4"/>
    <w:rsid w:val="00A457A4"/>
    <w:rsid w:val="00A45865"/>
    <w:rsid w:val="00A45BA5"/>
    <w:rsid w:val="00A462FE"/>
    <w:rsid w:val="00A465E6"/>
    <w:rsid w:val="00A474CB"/>
    <w:rsid w:val="00A47527"/>
    <w:rsid w:val="00A47A0E"/>
    <w:rsid w:val="00A50362"/>
    <w:rsid w:val="00A50638"/>
    <w:rsid w:val="00A50646"/>
    <w:rsid w:val="00A51DA5"/>
    <w:rsid w:val="00A5289A"/>
    <w:rsid w:val="00A528B4"/>
    <w:rsid w:val="00A52F09"/>
    <w:rsid w:val="00A53278"/>
    <w:rsid w:val="00A54247"/>
    <w:rsid w:val="00A543CD"/>
    <w:rsid w:val="00A5486F"/>
    <w:rsid w:val="00A550CE"/>
    <w:rsid w:val="00A550E5"/>
    <w:rsid w:val="00A55301"/>
    <w:rsid w:val="00A5533D"/>
    <w:rsid w:val="00A5535C"/>
    <w:rsid w:val="00A56AEB"/>
    <w:rsid w:val="00A5706E"/>
    <w:rsid w:val="00A575F7"/>
    <w:rsid w:val="00A60219"/>
    <w:rsid w:val="00A608B1"/>
    <w:rsid w:val="00A60BAE"/>
    <w:rsid w:val="00A612B2"/>
    <w:rsid w:val="00A61575"/>
    <w:rsid w:val="00A61731"/>
    <w:rsid w:val="00A62009"/>
    <w:rsid w:val="00A6279C"/>
    <w:rsid w:val="00A633EB"/>
    <w:rsid w:val="00A63A34"/>
    <w:rsid w:val="00A6406A"/>
    <w:rsid w:val="00A641EF"/>
    <w:rsid w:val="00A64DA3"/>
    <w:rsid w:val="00A65497"/>
    <w:rsid w:val="00A654DD"/>
    <w:rsid w:val="00A659E6"/>
    <w:rsid w:val="00A65ABF"/>
    <w:rsid w:val="00A65B13"/>
    <w:rsid w:val="00A65C87"/>
    <w:rsid w:val="00A65EB5"/>
    <w:rsid w:val="00A67D42"/>
    <w:rsid w:val="00A67DBD"/>
    <w:rsid w:val="00A67F3A"/>
    <w:rsid w:val="00A705F6"/>
    <w:rsid w:val="00A708B1"/>
    <w:rsid w:val="00A709F9"/>
    <w:rsid w:val="00A70F98"/>
    <w:rsid w:val="00A717BD"/>
    <w:rsid w:val="00A71EC7"/>
    <w:rsid w:val="00A7298A"/>
    <w:rsid w:val="00A72EBC"/>
    <w:rsid w:val="00A73589"/>
    <w:rsid w:val="00A735EA"/>
    <w:rsid w:val="00A7362D"/>
    <w:rsid w:val="00A73AA8"/>
    <w:rsid w:val="00A73E6D"/>
    <w:rsid w:val="00A74821"/>
    <w:rsid w:val="00A751F6"/>
    <w:rsid w:val="00A7527C"/>
    <w:rsid w:val="00A7598E"/>
    <w:rsid w:val="00A759E0"/>
    <w:rsid w:val="00A76308"/>
    <w:rsid w:val="00A76766"/>
    <w:rsid w:val="00A76C02"/>
    <w:rsid w:val="00A77036"/>
    <w:rsid w:val="00A7707F"/>
    <w:rsid w:val="00A772B3"/>
    <w:rsid w:val="00A77AC6"/>
    <w:rsid w:val="00A77E62"/>
    <w:rsid w:val="00A812D8"/>
    <w:rsid w:val="00A81824"/>
    <w:rsid w:val="00A81E14"/>
    <w:rsid w:val="00A828E3"/>
    <w:rsid w:val="00A82A5E"/>
    <w:rsid w:val="00A83435"/>
    <w:rsid w:val="00A834A2"/>
    <w:rsid w:val="00A83814"/>
    <w:rsid w:val="00A8382E"/>
    <w:rsid w:val="00A83985"/>
    <w:rsid w:val="00A84310"/>
    <w:rsid w:val="00A84A6F"/>
    <w:rsid w:val="00A864D6"/>
    <w:rsid w:val="00A866A7"/>
    <w:rsid w:val="00A86C81"/>
    <w:rsid w:val="00A86D40"/>
    <w:rsid w:val="00A872DB"/>
    <w:rsid w:val="00A8772F"/>
    <w:rsid w:val="00A87842"/>
    <w:rsid w:val="00A87A8F"/>
    <w:rsid w:val="00A9029C"/>
    <w:rsid w:val="00A90B7F"/>
    <w:rsid w:val="00A91057"/>
    <w:rsid w:val="00A910E3"/>
    <w:rsid w:val="00A921EF"/>
    <w:rsid w:val="00A92B2B"/>
    <w:rsid w:val="00A93763"/>
    <w:rsid w:val="00A93C42"/>
    <w:rsid w:val="00A93E72"/>
    <w:rsid w:val="00A93F6C"/>
    <w:rsid w:val="00A93F9D"/>
    <w:rsid w:val="00A9430F"/>
    <w:rsid w:val="00A9459D"/>
    <w:rsid w:val="00A94E3C"/>
    <w:rsid w:val="00A94ED9"/>
    <w:rsid w:val="00A950CD"/>
    <w:rsid w:val="00A954EF"/>
    <w:rsid w:val="00A95F4F"/>
    <w:rsid w:val="00A9628B"/>
    <w:rsid w:val="00A96EA8"/>
    <w:rsid w:val="00A97146"/>
    <w:rsid w:val="00A97C0D"/>
    <w:rsid w:val="00A97FA4"/>
    <w:rsid w:val="00AA0A36"/>
    <w:rsid w:val="00AA0EFB"/>
    <w:rsid w:val="00AA1923"/>
    <w:rsid w:val="00AA1AC2"/>
    <w:rsid w:val="00AA1F8F"/>
    <w:rsid w:val="00AA240C"/>
    <w:rsid w:val="00AA258A"/>
    <w:rsid w:val="00AA2BF2"/>
    <w:rsid w:val="00AA3293"/>
    <w:rsid w:val="00AA3360"/>
    <w:rsid w:val="00AA429D"/>
    <w:rsid w:val="00AA49C0"/>
    <w:rsid w:val="00AA4CAC"/>
    <w:rsid w:val="00AA4D6A"/>
    <w:rsid w:val="00AA50ED"/>
    <w:rsid w:val="00AA530C"/>
    <w:rsid w:val="00AA53B6"/>
    <w:rsid w:val="00AA5460"/>
    <w:rsid w:val="00AA56B7"/>
    <w:rsid w:val="00AA5AD3"/>
    <w:rsid w:val="00AA5FA3"/>
    <w:rsid w:val="00AA6085"/>
    <w:rsid w:val="00AA6088"/>
    <w:rsid w:val="00AA65FF"/>
    <w:rsid w:val="00AA677D"/>
    <w:rsid w:val="00AA6813"/>
    <w:rsid w:val="00AA72EB"/>
    <w:rsid w:val="00AA76FB"/>
    <w:rsid w:val="00AB06C9"/>
    <w:rsid w:val="00AB0ABA"/>
    <w:rsid w:val="00AB0EEA"/>
    <w:rsid w:val="00AB12D4"/>
    <w:rsid w:val="00AB1B67"/>
    <w:rsid w:val="00AB1D0F"/>
    <w:rsid w:val="00AB2765"/>
    <w:rsid w:val="00AB277E"/>
    <w:rsid w:val="00AB368C"/>
    <w:rsid w:val="00AB393B"/>
    <w:rsid w:val="00AB3C03"/>
    <w:rsid w:val="00AB405F"/>
    <w:rsid w:val="00AB445E"/>
    <w:rsid w:val="00AB497F"/>
    <w:rsid w:val="00AB5A68"/>
    <w:rsid w:val="00AB5F63"/>
    <w:rsid w:val="00AB6CED"/>
    <w:rsid w:val="00AB7890"/>
    <w:rsid w:val="00AC00D3"/>
    <w:rsid w:val="00AC09D0"/>
    <w:rsid w:val="00AC1634"/>
    <w:rsid w:val="00AC16CB"/>
    <w:rsid w:val="00AC1C97"/>
    <w:rsid w:val="00AC274D"/>
    <w:rsid w:val="00AC280D"/>
    <w:rsid w:val="00AC292B"/>
    <w:rsid w:val="00AC29DF"/>
    <w:rsid w:val="00AC2F26"/>
    <w:rsid w:val="00AC3C73"/>
    <w:rsid w:val="00AC3F61"/>
    <w:rsid w:val="00AC4411"/>
    <w:rsid w:val="00AC4A1C"/>
    <w:rsid w:val="00AC4DE1"/>
    <w:rsid w:val="00AC4F8D"/>
    <w:rsid w:val="00AC5225"/>
    <w:rsid w:val="00AC6804"/>
    <w:rsid w:val="00AC6E78"/>
    <w:rsid w:val="00AC7642"/>
    <w:rsid w:val="00AC7C7C"/>
    <w:rsid w:val="00AD0187"/>
    <w:rsid w:val="00AD0812"/>
    <w:rsid w:val="00AD0E98"/>
    <w:rsid w:val="00AD108E"/>
    <w:rsid w:val="00AD10B3"/>
    <w:rsid w:val="00AD1121"/>
    <w:rsid w:val="00AD17E5"/>
    <w:rsid w:val="00AD1B02"/>
    <w:rsid w:val="00AD2F19"/>
    <w:rsid w:val="00AD3D5C"/>
    <w:rsid w:val="00AD4ED8"/>
    <w:rsid w:val="00AD53A6"/>
    <w:rsid w:val="00AD5459"/>
    <w:rsid w:val="00AD576E"/>
    <w:rsid w:val="00AD5D70"/>
    <w:rsid w:val="00AD68B4"/>
    <w:rsid w:val="00AD68B7"/>
    <w:rsid w:val="00AD6A54"/>
    <w:rsid w:val="00AD6FE3"/>
    <w:rsid w:val="00AD76E2"/>
    <w:rsid w:val="00AD78BF"/>
    <w:rsid w:val="00AD7AD7"/>
    <w:rsid w:val="00AD7F24"/>
    <w:rsid w:val="00AE02EE"/>
    <w:rsid w:val="00AE0747"/>
    <w:rsid w:val="00AE1C4A"/>
    <w:rsid w:val="00AE1DE0"/>
    <w:rsid w:val="00AE2735"/>
    <w:rsid w:val="00AE275C"/>
    <w:rsid w:val="00AE2808"/>
    <w:rsid w:val="00AE3490"/>
    <w:rsid w:val="00AE3EDC"/>
    <w:rsid w:val="00AE437A"/>
    <w:rsid w:val="00AE459B"/>
    <w:rsid w:val="00AE5501"/>
    <w:rsid w:val="00AE5530"/>
    <w:rsid w:val="00AE5DF7"/>
    <w:rsid w:val="00AE65FE"/>
    <w:rsid w:val="00AE6DAC"/>
    <w:rsid w:val="00AE78BC"/>
    <w:rsid w:val="00AF0610"/>
    <w:rsid w:val="00AF1281"/>
    <w:rsid w:val="00AF167C"/>
    <w:rsid w:val="00AF1A96"/>
    <w:rsid w:val="00AF1DB5"/>
    <w:rsid w:val="00AF33E4"/>
    <w:rsid w:val="00AF3641"/>
    <w:rsid w:val="00AF368F"/>
    <w:rsid w:val="00AF4450"/>
    <w:rsid w:val="00AF47D8"/>
    <w:rsid w:val="00AF490A"/>
    <w:rsid w:val="00AF4963"/>
    <w:rsid w:val="00AF4E74"/>
    <w:rsid w:val="00AF51E1"/>
    <w:rsid w:val="00AF51EA"/>
    <w:rsid w:val="00AF5A23"/>
    <w:rsid w:val="00AF5F2B"/>
    <w:rsid w:val="00AF6266"/>
    <w:rsid w:val="00AF67AD"/>
    <w:rsid w:val="00AF67B9"/>
    <w:rsid w:val="00AF6958"/>
    <w:rsid w:val="00AF6D7A"/>
    <w:rsid w:val="00AF7D98"/>
    <w:rsid w:val="00B0045A"/>
    <w:rsid w:val="00B005C3"/>
    <w:rsid w:val="00B01627"/>
    <w:rsid w:val="00B01702"/>
    <w:rsid w:val="00B01BFC"/>
    <w:rsid w:val="00B02211"/>
    <w:rsid w:val="00B030C6"/>
    <w:rsid w:val="00B039BE"/>
    <w:rsid w:val="00B03A17"/>
    <w:rsid w:val="00B03E74"/>
    <w:rsid w:val="00B0451E"/>
    <w:rsid w:val="00B04C90"/>
    <w:rsid w:val="00B04E0D"/>
    <w:rsid w:val="00B04E9E"/>
    <w:rsid w:val="00B04FC0"/>
    <w:rsid w:val="00B05822"/>
    <w:rsid w:val="00B05966"/>
    <w:rsid w:val="00B06121"/>
    <w:rsid w:val="00B0619F"/>
    <w:rsid w:val="00B06B26"/>
    <w:rsid w:val="00B06DFA"/>
    <w:rsid w:val="00B0719D"/>
    <w:rsid w:val="00B0778D"/>
    <w:rsid w:val="00B07EB8"/>
    <w:rsid w:val="00B1106D"/>
    <w:rsid w:val="00B114A1"/>
    <w:rsid w:val="00B118CA"/>
    <w:rsid w:val="00B11B97"/>
    <w:rsid w:val="00B11D27"/>
    <w:rsid w:val="00B11D32"/>
    <w:rsid w:val="00B122EF"/>
    <w:rsid w:val="00B12618"/>
    <w:rsid w:val="00B129C7"/>
    <w:rsid w:val="00B12CA6"/>
    <w:rsid w:val="00B12CF5"/>
    <w:rsid w:val="00B12EDF"/>
    <w:rsid w:val="00B12F86"/>
    <w:rsid w:val="00B13038"/>
    <w:rsid w:val="00B13F9E"/>
    <w:rsid w:val="00B149C3"/>
    <w:rsid w:val="00B14E4A"/>
    <w:rsid w:val="00B15553"/>
    <w:rsid w:val="00B1565E"/>
    <w:rsid w:val="00B1604A"/>
    <w:rsid w:val="00B1640C"/>
    <w:rsid w:val="00B16AB4"/>
    <w:rsid w:val="00B16BC1"/>
    <w:rsid w:val="00B1724F"/>
    <w:rsid w:val="00B17865"/>
    <w:rsid w:val="00B17CD4"/>
    <w:rsid w:val="00B20085"/>
    <w:rsid w:val="00B200B9"/>
    <w:rsid w:val="00B2018F"/>
    <w:rsid w:val="00B2143A"/>
    <w:rsid w:val="00B22129"/>
    <w:rsid w:val="00B2258D"/>
    <w:rsid w:val="00B22CC0"/>
    <w:rsid w:val="00B23ABF"/>
    <w:rsid w:val="00B24261"/>
    <w:rsid w:val="00B24439"/>
    <w:rsid w:val="00B2450B"/>
    <w:rsid w:val="00B24962"/>
    <w:rsid w:val="00B24A62"/>
    <w:rsid w:val="00B24C76"/>
    <w:rsid w:val="00B24D4D"/>
    <w:rsid w:val="00B24DEE"/>
    <w:rsid w:val="00B2593A"/>
    <w:rsid w:val="00B25E45"/>
    <w:rsid w:val="00B26BE6"/>
    <w:rsid w:val="00B27288"/>
    <w:rsid w:val="00B27B7C"/>
    <w:rsid w:val="00B303BD"/>
    <w:rsid w:val="00B304AD"/>
    <w:rsid w:val="00B30914"/>
    <w:rsid w:val="00B310C5"/>
    <w:rsid w:val="00B317F6"/>
    <w:rsid w:val="00B31C34"/>
    <w:rsid w:val="00B325BD"/>
    <w:rsid w:val="00B3281E"/>
    <w:rsid w:val="00B3290D"/>
    <w:rsid w:val="00B32CA2"/>
    <w:rsid w:val="00B32F44"/>
    <w:rsid w:val="00B33123"/>
    <w:rsid w:val="00B334BF"/>
    <w:rsid w:val="00B33E6B"/>
    <w:rsid w:val="00B33F79"/>
    <w:rsid w:val="00B3438E"/>
    <w:rsid w:val="00B3502B"/>
    <w:rsid w:val="00B351D2"/>
    <w:rsid w:val="00B35626"/>
    <w:rsid w:val="00B35770"/>
    <w:rsid w:val="00B3584F"/>
    <w:rsid w:val="00B36F61"/>
    <w:rsid w:val="00B37D3C"/>
    <w:rsid w:val="00B40376"/>
    <w:rsid w:val="00B40B7D"/>
    <w:rsid w:val="00B4104A"/>
    <w:rsid w:val="00B41699"/>
    <w:rsid w:val="00B41887"/>
    <w:rsid w:val="00B41999"/>
    <w:rsid w:val="00B42C4E"/>
    <w:rsid w:val="00B43324"/>
    <w:rsid w:val="00B43B36"/>
    <w:rsid w:val="00B43C2B"/>
    <w:rsid w:val="00B43CB8"/>
    <w:rsid w:val="00B43D57"/>
    <w:rsid w:val="00B4436A"/>
    <w:rsid w:val="00B44B30"/>
    <w:rsid w:val="00B45467"/>
    <w:rsid w:val="00B45EB3"/>
    <w:rsid w:val="00B4666D"/>
    <w:rsid w:val="00B466FD"/>
    <w:rsid w:val="00B472CD"/>
    <w:rsid w:val="00B47787"/>
    <w:rsid w:val="00B47BE2"/>
    <w:rsid w:val="00B50692"/>
    <w:rsid w:val="00B51A6B"/>
    <w:rsid w:val="00B51A8A"/>
    <w:rsid w:val="00B51F9D"/>
    <w:rsid w:val="00B52266"/>
    <w:rsid w:val="00B52E08"/>
    <w:rsid w:val="00B532F3"/>
    <w:rsid w:val="00B5378A"/>
    <w:rsid w:val="00B53E9B"/>
    <w:rsid w:val="00B53F1F"/>
    <w:rsid w:val="00B5412C"/>
    <w:rsid w:val="00B55021"/>
    <w:rsid w:val="00B5563A"/>
    <w:rsid w:val="00B5598D"/>
    <w:rsid w:val="00B55A9C"/>
    <w:rsid w:val="00B55E99"/>
    <w:rsid w:val="00B573AF"/>
    <w:rsid w:val="00B574A3"/>
    <w:rsid w:val="00B574EB"/>
    <w:rsid w:val="00B57BEE"/>
    <w:rsid w:val="00B60583"/>
    <w:rsid w:val="00B606EC"/>
    <w:rsid w:val="00B608CC"/>
    <w:rsid w:val="00B62170"/>
    <w:rsid w:val="00B62295"/>
    <w:rsid w:val="00B62590"/>
    <w:rsid w:val="00B629F3"/>
    <w:rsid w:val="00B63944"/>
    <w:rsid w:val="00B63963"/>
    <w:rsid w:val="00B6411E"/>
    <w:rsid w:val="00B641D5"/>
    <w:rsid w:val="00B6502B"/>
    <w:rsid w:val="00B65588"/>
    <w:rsid w:val="00B65628"/>
    <w:rsid w:val="00B6587B"/>
    <w:rsid w:val="00B65F23"/>
    <w:rsid w:val="00B65FFD"/>
    <w:rsid w:val="00B665C5"/>
    <w:rsid w:val="00B66CB2"/>
    <w:rsid w:val="00B66E16"/>
    <w:rsid w:val="00B66E83"/>
    <w:rsid w:val="00B67DA9"/>
    <w:rsid w:val="00B70692"/>
    <w:rsid w:val="00B70EB6"/>
    <w:rsid w:val="00B70FAF"/>
    <w:rsid w:val="00B7160A"/>
    <w:rsid w:val="00B7187A"/>
    <w:rsid w:val="00B719DC"/>
    <w:rsid w:val="00B71EC1"/>
    <w:rsid w:val="00B72488"/>
    <w:rsid w:val="00B724B9"/>
    <w:rsid w:val="00B73239"/>
    <w:rsid w:val="00B7341C"/>
    <w:rsid w:val="00B73591"/>
    <w:rsid w:val="00B73896"/>
    <w:rsid w:val="00B74252"/>
    <w:rsid w:val="00B7465A"/>
    <w:rsid w:val="00B7475D"/>
    <w:rsid w:val="00B750EF"/>
    <w:rsid w:val="00B75343"/>
    <w:rsid w:val="00B75E5F"/>
    <w:rsid w:val="00B768C5"/>
    <w:rsid w:val="00B76EDB"/>
    <w:rsid w:val="00B772E9"/>
    <w:rsid w:val="00B7791D"/>
    <w:rsid w:val="00B7794B"/>
    <w:rsid w:val="00B7797A"/>
    <w:rsid w:val="00B77E07"/>
    <w:rsid w:val="00B800FF"/>
    <w:rsid w:val="00B80E61"/>
    <w:rsid w:val="00B81291"/>
    <w:rsid w:val="00B8188F"/>
    <w:rsid w:val="00B81CAB"/>
    <w:rsid w:val="00B82297"/>
    <w:rsid w:val="00B82C6B"/>
    <w:rsid w:val="00B82D2A"/>
    <w:rsid w:val="00B83125"/>
    <w:rsid w:val="00B836FF"/>
    <w:rsid w:val="00B83C71"/>
    <w:rsid w:val="00B83C9B"/>
    <w:rsid w:val="00B84584"/>
    <w:rsid w:val="00B850A9"/>
    <w:rsid w:val="00B8546C"/>
    <w:rsid w:val="00B8672A"/>
    <w:rsid w:val="00B86A8C"/>
    <w:rsid w:val="00B86F7C"/>
    <w:rsid w:val="00B87052"/>
    <w:rsid w:val="00B87532"/>
    <w:rsid w:val="00B87553"/>
    <w:rsid w:val="00B87554"/>
    <w:rsid w:val="00B91007"/>
    <w:rsid w:val="00B916DA"/>
    <w:rsid w:val="00B91868"/>
    <w:rsid w:val="00B9288E"/>
    <w:rsid w:val="00B928C4"/>
    <w:rsid w:val="00B9298B"/>
    <w:rsid w:val="00B92A07"/>
    <w:rsid w:val="00B92B1A"/>
    <w:rsid w:val="00B92F91"/>
    <w:rsid w:val="00B93058"/>
    <w:rsid w:val="00B9396A"/>
    <w:rsid w:val="00B93C3F"/>
    <w:rsid w:val="00B93C77"/>
    <w:rsid w:val="00B9480D"/>
    <w:rsid w:val="00B94AD2"/>
    <w:rsid w:val="00B94F9D"/>
    <w:rsid w:val="00B950C0"/>
    <w:rsid w:val="00B95312"/>
    <w:rsid w:val="00B9564E"/>
    <w:rsid w:val="00B95A34"/>
    <w:rsid w:val="00B961F0"/>
    <w:rsid w:val="00B961FF"/>
    <w:rsid w:val="00B9684A"/>
    <w:rsid w:val="00B96882"/>
    <w:rsid w:val="00BA0043"/>
    <w:rsid w:val="00BA07BA"/>
    <w:rsid w:val="00BA18F9"/>
    <w:rsid w:val="00BA1B0D"/>
    <w:rsid w:val="00BA238D"/>
    <w:rsid w:val="00BA2410"/>
    <w:rsid w:val="00BA259A"/>
    <w:rsid w:val="00BA2C5B"/>
    <w:rsid w:val="00BA3338"/>
    <w:rsid w:val="00BA3E2B"/>
    <w:rsid w:val="00BA424C"/>
    <w:rsid w:val="00BA48FA"/>
    <w:rsid w:val="00BA4FDD"/>
    <w:rsid w:val="00BA5226"/>
    <w:rsid w:val="00BA5335"/>
    <w:rsid w:val="00BA5350"/>
    <w:rsid w:val="00BA5DE1"/>
    <w:rsid w:val="00BA6099"/>
    <w:rsid w:val="00BA617E"/>
    <w:rsid w:val="00BA62B6"/>
    <w:rsid w:val="00BA6A47"/>
    <w:rsid w:val="00BA6AEF"/>
    <w:rsid w:val="00BA6EEA"/>
    <w:rsid w:val="00BA7804"/>
    <w:rsid w:val="00BA7A9E"/>
    <w:rsid w:val="00BA7BC1"/>
    <w:rsid w:val="00BB01CF"/>
    <w:rsid w:val="00BB03D9"/>
    <w:rsid w:val="00BB05DA"/>
    <w:rsid w:val="00BB08D6"/>
    <w:rsid w:val="00BB0B6D"/>
    <w:rsid w:val="00BB178E"/>
    <w:rsid w:val="00BB19C4"/>
    <w:rsid w:val="00BB1AFB"/>
    <w:rsid w:val="00BB2D08"/>
    <w:rsid w:val="00BB330F"/>
    <w:rsid w:val="00BB3C63"/>
    <w:rsid w:val="00BB3DF7"/>
    <w:rsid w:val="00BB406C"/>
    <w:rsid w:val="00BB45EA"/>
    <w:rsid w:val="00BB4F3B"/>
    <w:rsid w:val="00BB4F8C"/>
    <w:rsid w:val="00BB5A90"/>
    <w:rsid w:val="00BB654C"/>
    <w:rsid w:val="00BB65C4"/>
    <w:rsid w:val="00BB6666"/>
    <w:rsid w:val="00BB6763"/>
    <w:rsid w:val="00BB6837"/>
    <w:rsid w:val="00BB766E"/>
    <w:rsid w:val="00BC0069"/>
    <w:rsid w:val="00BC0417"/>
    <w:rsid w:val="00BC0B55"/>
    <w:rsid w:val="00BC0E36"/>
    <w:rsid w:val="00BC111A"/>
    <w:rsid w:val="00BC20BC"/>
    <w:rsid w:val="00BC2A8F"/>
    <w:rsid w:val="00BC2C51"/>
    <w:rsid w:val="00BC2EF2"/>
    <w:rsid w:val="00BC3076"/>
    <w:rsid w:val="00BC30A3"/>
    <w:rsid w:val="00BC329C"/>
    <w:rsid w:val="00BC347B"/>
    <w:rsid w:val="00BC377E"/>
    <w:rsid w:val="00BC3980"/>
    <w:rsid w:val="00BC421C"/>
    <w:rsid w:val="00BC4406"/>
    <w:rsid w:val="00BC455B"/>
    <w:rsid w:val="00BC45A1"/>
    <w:rsid w:val="00BC4804"/>
    <w:rsid w:val="00BC49A6"/>
    <w:rsid w:val="00BC4F5B"/>
    <w:rsid w:val="00BC5361"/>
    <w:rsid w:val="00BC7555"/>
    <w:rsid w:val="00BC7D7C"/>
    <w:rsid w:val="00BC7DF1"/>
    <w:rsid w:val="00BD01DA"/>
    <w:rsid w:val="00BD02F4"/>
    <w:rsid w:val="00BD0F9F"/>
    <w:rsid w:val="00BD151C"/>
    <w:rsid w:val="00BD16F4"/>
    <w:rsid w:val="00BD1F2D"/>
    <w:rsid w:val="00BD2218"/>
    <w:rsid w:val="00BD3D81"/>
    <w:rsid w:val="00BD4182"/>
    <w:rsid w:val="00BD45EF"/>
    <w:rsid w:val="00BD4D72"/>
    <w:rsid w:val="00BD50F3"/>
    <w:rsid w:val="00BD6007"/>
    <w:rsid w:val="00BD6037"/>
    <w:rsid w:val="00BD621C"/>
    <w:rsid w:val="00BD7309"/>
    <w:rsid w:val="00BD738B"/>
    <w:rsid w:val="00BD7B12"/>
    <w:rsid w:val="00BE18AF"/>
    <w:rsid w:val="00BE19B3"/>
    <w:rsid w:val="00BE19E4"/>
    <w:rsid w:val="00BE1D9F"/>
    <w:rsid w:val="00BE1E68"/>
    <w:rsid w:val="00BE26BB"/>
    <w:rsid w:val="00BE2914"/>
    <w:rsid w:val="00BE2B88"/>
    <w:rsid w:val="00BE2E02"/>
    <w:rsid w:val="00BE3274"/>
    <w:rsid w:val="00BE3629"/>
    <w:rsid w:val="00BE3679"/>
    <w:rsid w:val="00BE48D5"/>
    <w:rsid w:val="00BE49FF"/>
    <w:rsid w:val="00BE4AAC"/>
    <w:rsid w:val="00BE5799"/>
    <w:rsid w:val="00BE5A63"/>
    <w:rsid w:val="00BE7D50"/>
    <w:rsid w:val="00BE7E0C"/>
    <w:rsid w:val="00BF013D"/>
    <w:rsid w:val="00BF05C0"/>
    <w:rsid w:val="00BF0A4B"/>
    <w:rsid w:val="00BF16F2"/>
    <w:rsid w:val="00BF19D5"/>
    <w:rsid w:val="00BF1E78"/>
    <w:rsid w:val="00BF2120"/>
    <w:rsid w:val="00BF2364"/>
    <w:rsid w:val="00BF249D"/>
    <w:rsid w:val="00BF2847"/>
    <w:rsid w:val="00BF335E"/>
    <w:rsid w:val="00BF3553"/>
    <w:rsid w:val="00BF460B"/>
    <w:rsid w:val="00BF4D20"/>
    <w:rsid w:val="00BF5ACF"/>
    <w:rsid w:val="00BF624F"/>
    <w:rsid w:val="00BF699D"/>
    <w:rsid w:val="00BF6B2A"/>
    <w:rsid w:val="00BF6CBD"/>
    <w:rsid w:val="00BF73C9"/>
    <w:rsid w:val="00C00203"/>
    <w:rsid w:val="00C01F23"/>
    <w:rsid w:val="00C02142"/>
    <w:rsid w:val="00C0235F"/>
    <w:rsid w:val="00C024B9"/>
    <w:rsid w:val="00C030DF"/>
    <w:rsid w:val="00C0390F"/>
    <w:rsid w:val="00C045AF"/>
    <w:rsid w:val="00C04797"/>
    <w:rsid w:val="00C05114"/>
    <w:rsid w:val="00C0601D"/>
    <w:rsid w:val="00C065E6"/>
    <w:rsid w:val="00C06C07"/>
    <w:rsid w:val="00C06FFF"/>
    <w:rsid w:val="00C07644"/>
    <w:rsid w:val="00C07E00"/>
    <w:rsid w:val="00C07E1A"/>
    <w:rsid w:val="00C1023A"/>
    <w:rsid w:val="00C10EB7"/>
    <w:rsid w:val="00C119A2"/>
    <w:rsid w:val="00C11D92"/>
    <w:rsid w:val="00C11FC1"/>
    <w:rsid w:val="00C12320"/>
    <w:rsid w:val="00C12D02"/>
    <w:rsid w:val="00C134CC"/>
    <w:rsid w:val="00C13926"/>
    <w:rsid w:val="00C1408C"/>
    <w:rsid w:val="00C14186"/>
    <w:rsid w:val="00C1500B"/>
    <w:rsid w:val="00C15204"/>
    <w:rsid w:val="00C152EB"/>
    <w:rsid w:val="00C159E4"/>
    <w:rsid w:val="00C15E7D"/>
    <w:rsid w:val="00C162BF"/>
    <w:rsid w:val="00C17017"/>
    <w:rsid w:val="00C175FC"/>
    <w:rsid w:val="00C17A96"/>
    <w:rsid w:val="00C17CE8"/>
    <w:rsid w:val="00C206D5"/>
    <w:rsid w:val="00C2081E"/>
    <w:rsid w:val="00C210CA"/>
    <w:rsid w:val="00C21705"/>
    <w:rsid w:val="00C21E20"/>
    <w:rsid w:val="00C22A99"/>
    <w:rsid w:val="00C230D7"/>
    <w:rsid w:val="00C23199"/>
    <w:rsid w:val="00C239E7"/>
    <w:rsid w:val="00C2459D"/>
    <w:rsid w:val="00C24EC0"/>
    <w:rsid w:val="00C24ED7"/>
    <w:rsid w:val="00C26D3B"/>
    <w:rsid w:val="00C26DA5"/>
    <w:rsid w:val="00C2799A"/>
    <w:rsid w:val="00C27B75"/>
    <w:rsid w:val="00C307F8"/>
    <w:rsid w:val="00C30BF2"/>
    <w:rsid w:val="00C30C55"/>
    <w:rsid w:val="00C30DC2"/>
    <w:rsid w:val="00C32876"/>
    <w:rsid w:val="00C32D34"/>
    <w:rsid w:val="00C33292"/>
    <w:rsid w:val="00C33A3A"/>
    <w:rsid w:val="00C34299"/>
    <w:rsid w:val="00C347DF"/>
    <w:rsid w:val="00C34837"/>
    <w:rsid w:val="00C34FC4"/>
    <w:rsid w:val="00C36A06"/>
    <w:rsid w:val="00C36AF2"/>
    <w:rsid w:val="00C37362"/>
    <w:rsid w:val="00C374D3"/>
    <w:rsid w:val="00C415F8"/>
    <w:rsid w:val="00C416A3"/>
    <w:rsid w:val="00C41A37"/>
    <w:rsid w:val="00C41DA5"/>
    <w:rsid w:val="00C4328F"/>
    <w:rsid w:val="00C432B8"/>
    <w:rsid w:val="00C43387"/>
    <w:rsid w:val="00C43B59"/>
    <w:rsid w:val="00C442CE"/>
    <w:rsid w:val="00C45070"/>
    <w:rsid w:val="00C4540E"/>
    <w:rsid w:val="00C4560A"/>
    <w:rsid w:val="00C45C3C"/>
    <w:rsid w:val="00C45CDC"/>
    <w:rsid w:val="00C46072"/>
    <w:rsid w:val="00C465C4"/>
    <w:rsid w:val="00C46C30"/>
    <w:rsid w:val="00C47438"/>
    <w:rsid w:val="00C47635"/>
    <w:rsid w:val="00C47801"/>
    <w:rsid w:val="00C47932"/>
    <w:rsid w:val="00C47FB0"/>
    <w:rsid w:val="00C505A6"/>
    <w:rsid w:val="00C51A8A"/>
    <w:rsid w:val="00C51ACD"/>
    <w:rsid w:val="00C51E4B"/>
    <w:rsid w:val="00C51E7C"/>
    <w:rsid w:val="00C51F0E"/>
    <w:rsid w:val="00C52923"/>
    <w:rsid w:val="00C52E9E"/>
    <w:rsid w:val="00C53C9E"/>
    <w:rsid w:val="00C53E8C"/>
    <w:rsid w:val="00C5450F"/>
    <w:rsid w:val="00C54B75"/>
    <w:rsid w:val="00C55025"/>
    <w:rsid w:val="00C56505"/>
    <w:rsid w:val="00C56EBD"/>
    <w:rsid w:val="00C56F8C"/>
    <w:rsid w:val="00C5729A"/>
    <w:rsid w:val="00C57802"/>
    <w:rsid w:val="00C57A7A"/>
    <w:rsid w:val="00C60038"/>
    <w:rsid w:val="00C6046E"/>
    <w:rsid w:val="00C612AB"/>
    <w:rsid w:val="00C612FB"/>
    <w:rsid w:val="00C61673"/>
    <w:rsid w:val="00C619C5"/>
    <w:rsid w:val="00C61CF8"/>
    <w:rsid w:val="00C62181"/>
    <w:rsid w:val="00C62372"/>
    <w:rsid w:val="00C6262C"/>
    <w:rsid w:val="00C62A42"/>
    <w:rsid w:val="00C63E18"/>
    <w:rsid w:val="00C64828"/>
    <w:rsid w:val="00C64863"/>
    <w:rsid w:val="00C6594B"/>
    <w:rsid w:val="00C662BE"/>
    <w:rsid w:val="00C6640E"/>
    <w:rsid w:val="00C665BB"/>
    <w:rsid w:val="00C66754"/>
    <w:rsid w:val="00C6747E"/>
    <w:rsid w:val="00C6766E"/>
    <w:rsid w:val="00C676C8"/>
    <w:rsid w:val="00C678B2"/>
    <w:rsid w:val="00C7122C"/>
    <w:rsid w:val="00C71FBB"/>
    <w:rsid w:val="00C733EE"/>
    <w:rsid w:val="00C73D92"/>
    <w:rsid w:val="00C73E7E"/>
    <w:rsid w:val="00C742E7"/>
    <w:rsid w:val="00C7484C"/>
    <w:rsid w:val="00C74F88"/>
    <w:rsid w:val="00C75115"/>
    <w:rsid w:val="00C75CBA"/>
    <w:rsid w:val="00C75CDC"/>
    <w:rsid w:val="00C75E0D"/>
    <w:rsid w:val="00C75F9D"/>
    <w:rsid w:val="00C761E2"/>
    <w:rsid w:val="00C763BC"/>
    <w:rsid w:val="00C8036E"/>
    <w:rsid w:val="00C80819"/>
    <w:rsid w:val="00C809A7"/>
    <w:rsid w:val="00C809BD"/>
    <w:rsid w:val="00C81159"/>
    <w:rsid w:val="00C81216"/>
    <w:rsid w:val="00C817A5"/>
    <w:rsid w:val="00C8184A"/>
    <w:rsid w:val="00C822FB"/>
    <w:rsid w:val="00C8256D"/>
    <w:rsid w:val="00C826CF"/>
    <w:rsid w:val="00C84018"/>
    <w:rsid w:val="00C84055"/>
    <w:rsid w:val="00C84482"/>
    <w:rsid w:val="00C854FF"/>
    <w:rsid w:val="00C86149"/>
    <w:rsid w:val="00C86166"/>
    <w:rsid w:val="00C868E9"/>
    <w:rsid w:val="00C87A9E"/>
    <w:rsid w:val="00C906FE"/>
    <w:rsid w:val="00C90771"/>
    <w:rsid w:val="00C90A2C"/>
    <w:rsid w:val="00C91793"/>
    <w:rsid w:val="00C91B3C"/>
    <w:rsid w:val="00C925AB"/>
    <w:rsid w:val="00C930DA"/>
    <w:rsid w:val="00C934AF"/>
    <w:rsid w:val="00C93766"/>
    <w:rsid w:val="00C9378C"/>
    <w:rsid w:val="00C9405E"/>
    <w:rsid w:val="00C940CE"/>
    <w:rsid w:val="00C94717"/>
    <w:rsid w:val="00C94D99"/>
    <w:rsid w:val="00C9512C"/>
    <w:rsid w:val="00C95379"/>
    <w:rsid w:val="00C953D7"/>
    <w:rsid w:val="00C955C3"/>
    <w:rsid w:val="00C95D58"/>
    <w:rsid w:val="00C96102"/>
    <w:rsid w:val="00C961C9"/>
    <w:rsid w:val="00C96283"/>
    <w:rsid w:val="00C965AE"/>
    <w:rsid w:val="00C9682D"/>
    <w:rsid w:val="00C97505"/>
    <w:rsid w:val="00C97701"/>
    <w:rsid w:val="00C97E38"/>
    <w:rsid w:val="00C97E86"/>
    <w:rsid w:val="00CA01FF"/>
    <w:rsid w:val="00CA0A5B"/>
    <w:rsid w:val="00CA1040"/>
    <w:rsid w:val="00CA1663"/>
    <w:rsid w:val="00CA1DEE"/>
    <w:rsid w:val="00CA1E88"/>
    <w:rsid w:val="00CA2988"/>
    <w:rsid w:val="00CA3D4B"/>
    <w:rsid w:val="00CA3DC9"/>
    <w:rsid w:val="00CA43D9"/>
    <w:rsid w:val="00CA47F7"/>
    <w:rsid w:val="00CA4B16"/>
    <w:rsid w:val="00CA4B91"/>
    <w:rsid w:val="00CA5293"/>
    <w:rsid w:val="00CA59FD"/>
    <w:rsid w:val="00CA632D"/>
    <w:rsid w:val="00CA683D"/>
    <w:rsid w:val="00CA6B47"/>
    <w:rsid w:val="00CA6E22"/>
    <w:rsid w:val="00CA6FAA"/>
    <w:rsid w:val="00CA71A1"/>
    <w:rsid w:val="00CA7371"/>
    <w:rsid w:val="00CB087D"/>
    <w:rsid w:val="00CB1055"/>
    <w:rsid w:val="00CB1C32"/>
    <w:rsid w:val="00CB1EBC"/>
    <w:rsid w:val="00CB2694"/>
    <w:rsid w:val="00CB2C52"/>
    <w:rsid w:val="00CB38AC"/>
    <w:rsid w:val="00CB3EC4"/>
    <w:rsid w:val="00CB3FDC"/>
    <w:rsid w:val="00CB4ADC"/>
    <w:rsid w:val="00CB553F"/>
    <w:rsid w:val="00CB611B"/>
    <w:rsid w:val="00CB6198"/>
    <w:rsid w:val="00CB730D"/>
    <w:rsid w:val="00CB7D2E"/>
    <w:rsid w:val="00CC0793"/>
    <w:rsid w:val="00CC0D0D"/>
    <w:rsid w:val="00CC0F37"/>
    <w:rsid w:val="00CC13B0"/>
    <w:rsid w:val="00CC16A3"/>
    <w:rsid w:val="00CC1941"/>
    <w:rsid w:val="00CC1AB5"/>
    <w:rsid w:val="00CC1E86"/>
    <w:rsid w:val="00CC263C"/>
    <w:rsid w:val="00CC3830"/>
    <w:rsid w:val="00CC48F3"/>
    <w:rsid w:val="00CC4FAB"/>
    <w:rsid w:val="00CC5669"/>
    <w:rsid w:val="00CC5AC6"/>
    <w:rsid w:val="00CC6715"/>
    <w:rsid w:val="00CC7D4C"/>
    <w:rsid w:val="00CD05F4"/>
    <w:rsid w:val="00CD08FC"/>
    <w:rsid w:val="00CD24A8"/>
    <w:rsid w:val="00CD25DF"/>
    <w:rsid w:val="00CD2638"/>
    <w:rsid w:val="00CD2B20"/>
    <w:rsid w:val="00CD35E3"/>
    <w:rsid w:val="00CD3FCD"/>
    <w:rsid w:val="00CD4679"/>
    <w:rsid w:val="00CD4906"/>
    <w:rsid w:val="00CD5298"/>
    <w:rsid w:val="00CD5D94"/>
    <w:rsid w:val="00CD5E9F"/>
    <w:rsid w:val="00CD6335"/>
    <w:rsid w:val="00CD674E"/>
    <w:rsid w:val="00CD717A"/>
    <w:rsid w:val="00CD71EB"/>
    <w:rsid w:val="00CD758B"/>
    <w:rsid w:val="00CD7C0F"/>
    <w:rsid w:val="00CE0986"/>
    <w:rsid w:val="00CE163C"/>
    <w:rsid w:val="00CE264C"/>
    <w:rsid w:val="00CE27FF"/>
    <w:rsid w:val="00CE3877"/>
    <w:rsid w:val="00CE49B5"/>
    <w:rsid w:val="00CE55AF"/>
    <w:rsid w:val="00CE5846"/>
    <w:rsid w:val="00CE5BBE"/>
    <w:rsid w:val="00CE5BD0"/>
    <w:rsid w:val="00CE75D9"/>
    <w:rsid w:val="00CE75ED"/>
    <w:rsid w:val="00CE7B10"/>
    <w:rsid w:val="00CE7D3F"/>
    <w:rsid w:val="00CF00E0"/>
    <w:rsid w:val="00CF1CF3"/>
    <w:rsid w:val="00CF2150"/>
    <w:rsid w:val="00CF25A0"/>
    <w:rsid w:val="00CF297D"/>
    <w:rsid w:val="00CF2CE5"/>
    <w:rsid w:val="00CF2E20"/>
    <w:rsid w:val="00CF2FC6"/>
    <w:rsid w:val="00CF36D0"/>
    <w:rsid w:val="00CF396D"/>
    <w:rsid w:val="00CF3D95"/>
    <w:rsid w:val="00CF3F8B"/>
    <w:rsid w:val="00CF4356"/>
    <w:rsid w:val="00CF44A2"/>
    <w:rsid w:val="00CF4EA0"/>
    <w:rsid w:val="00CF5AB5"/>
    <w:rsid w:val="00CF5C04"/>
    <w:rsid w:val="00CF63FC"/>
    <w:rsid w:val="00CF64A4"/>
    <w:rsid w:val="00CF73EE"/>
    <w:rsid w:val="00CF77FC"/>
    <w:rsid w:val="00CF78EC"/>
    <w:rsid w:val="00CF7992"/>
    <w:rsid w:val="00CF7D76"/>
    <w:rsid w:val="00CF7FC4"/>
    <w:rsid w:val="00D00194"/>
    <w:rsid w:val="00D006DC"/>
    <w:rsid w:val="00D0127B"/>
    <w:rsid w:val="00D01A0E"/>
    <w:rsid w:val="00D01DDA"/>
    <w:rsid w:val="00D02A7D"/>
    <w:rsid w:val="00D02E11"/>
    <w:rsid w:val="00D02E93"/>
    <w:rsid w:val="00D035F4"/>
    <w:rsid w:val="00D036EE"/>
    <w:rsid w:val="00D037E1"/>
    <w:rsid w:val="00D03F94"/>
    <w:rsid w:val="00D04BA4"/>
    <w:rsid w:val="00D04DBA"/>
    <w:rsid w:val="00D0524B"/>
    <w:rsid w:val="00D0550E"/>
    <w:rsid w:val="00D056CA"/>
    <w:rsid w:val="00D0617B"/>
    <w:rsid w:val="00D063E8"/>
    <w:rsid w:val="00D065BE"/>
    <w:rsid w:val="00D07DF9"/>
    <w:rsid w:val="00D104F7"/>
    <w:rsid w:val="00D10A4E"/>
    <w:rsid w:val="00D114C5"/>
    <w:rsid w:val="00D11A53"/>
    <w:rsid w:val="00D11AB8"/>
    <w:rsid w:val="00D123EE"/>
    <w:rsid w:val="00D12678"/>
    <w:rsid w:val="00D12EC3"/>
    <w:rsid w:val="00D139E5"/>
    <w:rsid w:val="00D13DAC"/>
    <w:rsid w:val="00D13F73"/>
    <w:rsid w:val="00D1486D"/>
    <w:rsid w:val="00D14C7A"/>
    <w:rsid w:val="00D14EFE"/>
    <w:rsid w:val="00D159DB"/>
    <w:rsid w:val="00D15BEB"/>
    <w:rsid w:val="00D15C73"/>
    <w:rsid w:val="00D15E32"/>
    <w:rsid w:val="00D16CA0"/>
    <w:rsid w:val="00D16E67"/>
    <w:rsid w:val="00D17CA2"/>
    <w:rsid w:val="00D20618"/>
    <w:rsid w:val="00D22889"/>
    <w:rsid w:val="00D23300"/>
    <w:rsid w:val="00D238AE"/>
    <w:rsid w:val="00D23ADE"/>
    <w:rsid w:val="00D23D8B"/>
    <w:rsid w:val="00D2439D"/>
    <w:rsid w:val="00D2468C"/>
    <w:rsid w:val="00D246F5"/>
    <w:rsid w:val="00D2588E"/>
    <w:rsid w:val="00D2647D"/>
    <w:rsid w:val="00D2683B"/>
    <w:rsid w:val="00D26913"/>
    <w:rsid w:val="00D27211"/>
    <w:rsid w:val="00D27249"/>
    <w:rsid w:val="00D27D3A"/>
    <w:rsid w:val="00D27F6C"/>
    <w:rsid w:val="00D30368"/>
    <w:rsid w:val="00D3069B"/>
    <w:rsid w:val="00D30EFE"/>
    <w:rsid w:val="00D313B5"/>
    <w:rsid w:val="00D31497"/>
    <w:rsid w:val="00D3194F"/>
    <w:rsid w:val="00D31C9A"/>
    <w:rsid w:val="00D33F1D"/>
    <w:rsid w:val="00D342FE"/>
    <w:rsid w:val="00D3441B"/>
    <w:rsid w:val="00D34813"/>
    <w:rsid w:val="00D34A9B"/>
    <w:rsid w:val="00D3524B"/>
    <w:rsid w:val="00D35B59"/>
    <w:rsid w:val="00D361BE"/>
    <w:rsid w:val="00D3642D"/>
    <w:rsid w:val="00D36551"/>
    <w:rsid w:val="00D365E6"/>
    <w:rsid w:val="00D3687E"/>
    <w:rsid w:val="00D36AA4"/>
    <w:rsid w:val="00D40A06"/>
    <w:rsid w:val="00D41E4B"/>
    <w:rsid w:val="00D42D1F"/>
    <w:rsid w:val="00D42EE2"/>
    <w:rsid w:val="00D43630"/>
    <w:rsid w:val="00D43684"/>
    <w:rsid w:val="00D43897"/>
    <w:rsid w:val="00D43C09"/>
    <w:rsid w:val="00D43E34"/>
    <w:rsid w:val="00D459C1"/>
    <w:rsid w:val="00D45A98"/>
    <w:rsid w:val="00D4600B"/>
    <w:rsid w:val="00D46276"/>
    <w:rsid w:val="00D465EB"/>
    <w:rsid w:val="00D466AA"/>
    <w:rsid w:val="00D46734"/>
    <w:rsid w:val="00D46BE8"/>
    <w:rsid w:val="00D46CBD"/>
    <w:rsid w:val="00D473FC"/>
    <w:rsid w:val="00D47CCE"/>
    <w:rsid w:val="00D47CEF"/>
    <w:rsid w:val="00D47E8F"/>
    <w:rsid w:val="00D5059E"/>
    <w:rsid w:val="00D50EA3"/>
    <w:rsid w:val="00D5120E"/>
    <w:rsid w:val="00D51A17"/>
    <w:rsid w:val="00D51ACC"/>
    <w:rsid w:val="00D52362"/>
    <w:rsid w:val="00D52606"/>
    <w:rsid w:val="00D5261C"/>
    <w:rsid w:val="00D5307E"/>
    <w:rsid w:val="00D53E0E"/>
    <w:rsid w:val="00D54263"/>
    <w:rsid w:val="00D544AD"/>
    <w:rsid w:val="00D54B3C"/>
    <w:rsid w:val="00D55580"/>
    <w:rsid w:val="00D55662"/>
    <w:rsid w:val="00D562AB"/>
    <w:rsid w:val="00D565E0"/>
    <w:rsid w:val="00D565FC"/>
    <w:rsid w:val="00D56ABE"/>
    <w:rsid w:val="00D57FD7"/>
    <w:rsid w:val="00D60C28"/>
    <w:rsid w:val="00D60CEF"/>
    <w:rsid w:val="00D6311E"/>
    <w:rsid w:val="00D63B2D"/>
    <w:rsid w:val="00D6405E"/>
    <w:rsid w:val="00D640FD"/>
    <w:rsid w:val="00D6475E"/>
    <w:rsid w:val="00D647B5"/>
    <w:rsid w:val="00D6515C"/>
    <w:rsid w:val="00D65689"/>
    <w:rsid w:val="00D656EE"/>
    <w:rsid w:val="00D65742"/>
    <w:rsid w:val="00D661F7"/>
    <w:rsid w:val="00D662FC"/>
    <w:rsid w:val="00D66BE0"/>
    <w:rsid w:val="00D66CE6"/>
    <w:rsid w:val="00D67557"/>
    <w:rsid w:val="00D67BBC"/>
    <w:rsid w:val="00D7022B"/>
    <w:rsid w:val="00D70692"/>
    <w:rsid w:val="00D7196F"/>
    <w:rsid w:val="00D71B18"/>
    <w:rsid w:val="00D71B6D"/>
    <w:rsid w:val="00D71F36"/>
    <w:rsid w:val="00D71F7C"/>
    <w:rsid w:val="00D7228F"/>
    <w:rsid w:val="00D72586"/>
    <w:rsid w:val="00D726F3"/>
    <w:rsid w:val="00D72D01"/>
    <w:rsid w:val="00D72DFD"/>
    <w:rsid w:val="00D72FAF"/>
    <w:rsid w:val="00D736BA"/>
    <w:rsid w:val="00D73B33"/>
    <w:rsid w:val="00D740BA"/>
    <w:rsid w:val="00D74288"/>
    <w:rsid w:val="00D74750"/>
    <w:rsid w:val="00D757BE"/>
    <w:rsid w:val="00D7606A"/>
    <w:rsid w:val="00D7633D"/>
    <w:rsid w:val="00D76C7A"/>
    <w:rsid w:val="00D77471"/>
    <w:rsid w:val="00D77849"/>
    <w:rsid w:val="00D77AF4"/>
    <w:rsid w:val="00D77DB4"/>
    <w:rsid w:val="00D80228"/>
    <w:rsid w:val="00D802C6"/>
    <w:rsid w:val="00D805BD"/>
    <w:rsid w:val="00D80D0D"/>
    <w:rsid w:val="00D80EA9"/>
    <w:rsid w:val="00D813F0"/>
    <w:rsid w:val="00D818EF"/>
    <w:rsid w:val="00D81E86"/>
    <w:rsid w:val="00D81F09"/>
    <w:rsid w:val="00D825D8"/>
    <w:rsid w:val="00D84F1B"/>
    <w:rsid w:val="00D861C7"/>
    <w:rsid w:val="00D87B6E"/>
    <w:rsid w:val="00D87BDA"/>
    <w:rsid w:val="00D90266"/>
    <w:rsid w:val="00D904F8"/>
    <w:rsid w:val="00D90551"/>
    <w:rsid w:val="00D905E1"/>
    <w:rsid w:val="00D90CB3"/>
    <w:rsid w:val="00D9130B"/>
    <w:rsid w:val="00D913E0"/>
    <w:rsid w:val="00D915BF"/>
    <w:rsid w:val="00D9192A"/>
    <w:rsid w:val="00D91E61"/>
    <w:rsid w:val="00D92BC8"/>
    <w:rsid w:val="00D9362B"/>
    <w:rsid w:val="00D95852"/>
    <w:rsid w:val="00D967FA"/>
    <w:rsid w:val="00DA0AF1"/>
    <w:rsid w:val="00DA0DA2"/>
    <w:rsid w:val="00DA0E02"/>
    <w:rsid w:val="00DA0F27"/>
    <w:rsid w:val="00DA123E"/>
    <w:rsid w:val="00DA1740"/>
    <w:rsid w:val="00DA1C1B"/>
    <w:rsid w:val="00DA1EA8"/>
    <w:rsid w:val="00DA2016"/>
    <w:rsid w:val="00DA21DE"/>
    <w:rsid w:val="00DA2205"/>
    <w:rsid w:val="00DA25EB"/>
    <w:rsid w:val="00DA27DF"/>
    <w:rsid w:val="00DA4EDD"/>
    <w:rsid w:val="00DA5460"/>
    <w:rsid w:val="00DA6657"/>
    <w:rsid w:val="00DA6843"/>
    <w:rsid w:val="00DA79CE"/>
    <w:rsid w:val="00DA7A13"/>
    <w:rsid w:val="00DA7B4A"/>
    <w:rsid w:val="00DA7D30"/>
    <w:rsid w:val="00DB0098"/>
    <w:rsid w:val="00DB01D7"/>
    <w:rsid w:val="00DB0AAB"/>
    <w:rsid w:val="00DB167B"/>
    <w:rsid w:val="00DB174B"/>
    <w:rsid w:val="00DB1CC5"/>
    <w:rsid w:val="00DB2727"/>
    <w:rsid w:val="00DB3199"/>
    <w:rsid w:val="00DB34D6"/>
    <w:rsid w:val="00DB3D51"/>
    <w:rsid w:val="00DB3EF4"/>
    <w:rsid w:val="00DB520D"/>
    <w:rsid w:val="00DB6544"/>
    <w:rsid w:val="00DB68AF"/>
    <w:rsid w:val="00DB7611"/>
    <w:rsid w:val="00DB78BA"/>
    <w:rsid w:val="00DB7B0F"/>
    <w:rsid w:val="00DB7BC9"/>
    <w:rsid w:val="00DB7F0B"/>
    <w:rsid w:val="00DC079F"/>
    <w:rsid w:val="00DC1060"/>
    <w:rsid w:val="00DC1D59"/>
    <w:rsid w:val="00DC2D0F"/>
    <w:rsid w:val="00DC2ECB"/>
    <w:rsid w:val="00DC3082"/>
    <w:rsid w:val="00DC33A2"/>
    <w:rsid w:val="00DC33AC"/>
    <w:rsid w:val="00DC3710"/>
    <w:rsid w:val="00DC3EF2"/>
    <w:rsid w:val="00DC4146"/>
    <w:rsid w:val="00DC4BE0"/>
    <w:rsid w:val="00DC4EB7"/>
    <w:rsid w:val="00DC5369"/>
    <w:rsid w:val="00DC55B1"/>
    <w:rsid w:val="00DC5BF2"/>
    <w:rsid w:val="00DC62B0"/>
    <w:rsid w:val="00DC68E6"/>
    <w:rsid w:val="00DC6A3A"/>
    <w:rsid w:val="00DC73D2"/>
    <w:rsid w:val="00DC7561"/>
    <w:rsid w:val="00DC7B83"/>
    <w:rsid w:val="00DD003F"/>
    <w:rsid w:val="00DD05BA"/>
    <w:rsid w:val="00DD09F5"/>
    <w:rsid w:val="00DD0CA5"/>
    <w:rsid w:val="00DD0DBD"/>
    <w:rsid w:val="00DD13D9"/>
    <w:rsid w:val="00DD1CBD"/>
    <w:rsid w:val="00DD1D18"/>
    <w:rsid w:val="00DD2272"/>
    <w:rsid w:val="00DD25B8"/>
    <w:rsid w:val="00DD2B14"/>
    <w:rsid w:val="00DD4649"/>
    <w:rsid w:val="00DD5089"/>
    <w:rsid w:val="00DD5186"/>
    <w:rsid w:val="00DD5B0B"/>
    <w:rsid w:val="00DD5C41"/>
    <w:rsid w:val="00DD5C5F"/>
    <w:rsid w:val="00DD5F2B"/>
    <w:rsid w:val="00DD6042"/>
    <w:rsid w:val="00DD621C"/>
    <w:rsid w:val="00DD64B4"/>
    <w:rsid w:val="00DE02C8"/>
    <w:rsid w:val="00DE0743"/>
    <w:rsid w:val="00DE08AE"/>
    <w:rsid w:val="00DE08CF"/>
    <w:rsid w:val="00DE090B"/>
    <w:rsid w:val="00DE1434"/>
    <w:rsid w:val="00DE1557"/>
    <w:rsid w:val="00DE16FE"/>
    <w:rsid w:val="00DE1DB7"/>
    <w:rsid w:val="00DE286F"/>
    <w:rsid w:val="00DE2912"/>
    <w:rsid w:val="00DE2988"/>
    <w:rsid w:val="00DE2B08"/>
    <w:rsid w:val="00DE37D6"/>
    <w:rsid w:val="00DE435A"/>
    <w:rsid w:val="00DE48A4"/>
    <w:rsid w:val="00DE4A3B"/>
    <w:rsid w:val="00DE5140"/>
    <w:rsid w:val="00DE5155"/>
    <w:rsid w:val="00DE5D39"/>
    <w:rsid w:val="00DE5E7F"/>
    <w:rsid w:val="00DE5FB3"/>
    <w:rsid w:val="00DE6F96"/>
    <w:rsid w:val="00DE72E2"/>
    <w:rsid w:val="00DE7532"/>
    <w:rsid w:val="00DF047D"/>
    <w:rsid w:val="00DF0AB9"/>
    <w:rsid w:val="00DF2711"/>
    <w:rsid w:val="00DF280E"/>
    <w:rsid w:val="00DF36AF"/>
    <w:rsid w:val="00DF36E3"/>
    <w:rsid w:val="00DF442E"/>
    <w:rsid w:val="00DF4464"/>
    <w:rsid w:val="00DF487E"/>
    <w:rsid w:val="00DF49A0"/>
    <w:rsid w:val="00DF5405"/>
    <w:rsid w:val="00DF5C24"/>
    <w:rsid w:val="00DF610D"/>
    <w:rsid w:val="00DF7095"/>
    <w:rsid w:val="00DF757F"/>
    <w:rsid w:val="00E00516"/>
    <w:rsid w:val="00E00F0B"/>
    <w:rsid w:val="00E0118E"/>
    <w:rsid w:val="00E01EBA"/>
    <w:rsid w:val="00E021B1"/>
    <w:rsid w:val="00E02594"/>
    <w:rsid w:val="00E02E6D"/>
    <w:rsid w:val="00E03AF8"/>
    <w:rsid w:val="00E03DF3"/>
    <w:rsid w:val="00E04196"/>
    <w:rsid w:val="00E044F1"/>
    <w:rsid w:val="00E06B76"/>
    <w:rsid w:val="00E06D0A"/>
    <w:rsid w:val="00E06D4B"/>
    <w:rsid w:val="00E06F0B"/>
    <w:rsid w:val="00E07393"/>
    <w:rsid w:val="00E075AE"/>
    <w:rsid w:val="00E07837"/>
    <w:rsid w:val="00E07A17"/>
    <w:rsid w:val="00E07D50"/>
    <w:rsid w:val="00E109F3"/>
    <w:rsid w:val="00E10C11"/>
    <w:rsid w:val="00E10D5D"/>
    <w:rsid w:val="00E10F65"/>
    <w:rsid w:val="00E1138A"/>
    <w:rsid w:val="00E1141E"/>
    <w:rsid w:val="00E11BA9"/>
    <w:rsid w:val="00E124C2"/>
    <w:rsid w:val="00E129E2"/>
    <w:rsid w:val="00E12C94"/>
    <w:rsid w:val="00E12D8B"/>
    <w:rsid w:val="00E13297"/>
    <w:rsid w:val="00E133A9"/>
    <w:rsid w:val="00E140E2"/>
    <w:rsid w:val="00E14880"/>
    <w:rsid w:val="00E14AD9"/>
    <w:rsid w:val="00E15485"/>
    <w:rsid w:val="00E15AFC"/>
    <w:rsid w:val="00E15E28"/>
    <w:rsid w:val="00E167CD"/>
    <w:rsid w:val="00E16B15"/>
    <w:rsid w:val="00E16F11"/>
    <w:rsid w:val="00E1769F"/>
    <w:rsid w:val="00E17AAE"/>
    <w:rsid w:val="00E17B2F"/>
    <w:rsid w:val="00E17DAE"/>
    <w:rsid w:val="00E203DF"/>
    <w:rsid w:val="00E20BCF"/>
    <w:rsid w:val="00E21990"/>
    <w:rsid w:val="00E22065"/>
    <w:rsid w:val="00E2280F"/>
    <w:rsid w:val="00E22E8D"/>
    <w:rsid w:val="00E2324E"/>
    <w:rsid w:val="00E236DE"/>
    <w:rsid w:val="00E23F26"/>
    <w:rsid w:val="00E2410F"/>
    <w:rsid w:val="00E248E5"/>
    <w:rsid w:val="00E24C43"/>
    <w:rsid w:val="00E25B64"/>
    <w:rsid w:val="00E26237"/>
    <w:rsid w:val="00E26DCA"/>
    <w:rsid w:val="00E26E86"/>
    <w:rsid w:val="00E26FEA"/>
    <w:rsid w:val="00E279A3"/>
    <w:rsid w:val="00E27D04"/>
    <w:rsid w:val="00E27F38"/>
    <w:rsid w:val="00E27FC1"/>
    <w:rsid w:val="00E301F0"/>
    <w:rsid w:val="00E31103"/>
    <w:rsid w:val="00E3177C"/>
    <w:rsid w:val="00E31921"/>
    <w:rsid w:val="00E32DA6"/>
    <w:rsid w:val="00E330F0"/>
    <w:rsid w:val="00E33F6C"/>
    <w:rsid w:val="00E34265"/>
    <w:rsid w:val="00E344E9"/>
    <w:rsid w:val="00E34CE3"/>
    <w:rsid w:val="00E34DEC"/>
    <w:rsid w:val="00E34E3D"/>
    <w:rsid w:val="00E35E62"/>
    <w:rsid w:val="00E36FB2"/>
    <w:rsid w:val="00E374A7"/>
    <w:rsid w:val="00E379E4"/>
    <w:rsid w:val="00E37BDE"/>
    <w:rsid w:val="00E406AC"/>
    <w:rsid w:val="00E4119D"/>
    <w:rsid w:val="00E41E91"/>
    <w:rsid w:val="00E42509"/>
    <w:rsid w:val="00E42511"/>
    <w:rsid w:val="00E430B5"/>
    <w:rsid w:val="00E43ECF"/>
    <w:rsid w:val="00E440FA"/>
    <w:rsid w:val="00E441C5"/>
    <w:rsid w:val="00E44381"/>
    <w:rsid w:val="00E444BF"/>
    <w:rsid w:val="00E44557"/>
    <w:rsid w:val="00E447DE"/>
    <w:rsid w:val="00E44916"/>
    <w:rsid w:val="00E44BF3"/>
    <w:rsid w:val="00E45B08"/>
    <w:rsid w:val="00E45BAA"/>
    <w:rsid w:val="00E4614F"/>
    <w:rsid w:val="00E4678F"/>
    <w:rsid w:val="00E46ADF"/>
    <w:rsid w:val="00E47560"/>
    <w:rsid w:val="00E477EC"/>
    <w:rsid w:val="00E47B1F"/>
    <w:rsid w:val="00E47CDF"/>
    <w:rsid w:val="00E509F3"/>
    <w:rsid w:val="00E50DDF"/>
    <w:rsid w:val="00E51123"/>
    <w:rsid w:val="00E51349"/>
    <w:rsid w:val="00E51AF6"/>
    <w:rsid w:val="00E51DCD"/>
    <w:rsid w:val="00E52530"/>
    <w:rsid w:val="00E53AA6"/>
    <w:rsid w:val="00E53B2D"/>
    <w:rsid w:val="00E53BBF"/>
    <w:rsid w:val="00E54233"/>
    <w:rsid w:val="00E552B7"/>
    <w:rsid w:val="00E55322"/>
    <w:rsid w:val="00E55628"/>
    <w:rsid w:val="00E5664F"/>
    <w:rsid w:val="00E56E24"/>
    <w:rsid w:val="00E57112"/>
    <w:rsid w:val="00E57BC2"/>
    <w:rsid w:val="00E57D17"/>
    <w:rsid w:val="00E60860"/>
    <w:rsid w:val="00E608D2"/>
    <w:rsid w:val="00E60F51"/>
    <w:rsid w:val="00E614E3"/>
    <w:rsid w:val="00E61697"/>
    <w:rsid w:val="00E619F8"/>
    <w:rsid w:val="00E61CA0"/>
    <w:rsid w:val="00E61D57"/>
    <w:rsid w:val="00E6208E"/>
    <w:rsid w:val="00E622D2"/>
    <w:rsid w:val="00E623F1"/>
    <w:rsid w:val="00E6244F"/>
    <w:rsid w:val="00E62AC2"/>
    <w:rsid w:val="00E62F4E"/>
    <w:rsid w:val="00E62FB3"/>
    <w:rsid w:val="00E632CC"/>
    <w:rsid w:val="00E638D0"/>
    <w:rsid w:val="00E639B5"/>
    <w:rsid w:val="00E63AF1"/>
    <w:rsid w:val="00E63FEF"/>
    <w:rsid w:val="00E647A3"/>
    <w:rsid w:val="00E647A9"/>
    <w:rsid w:val="00E64817"/>
    <w:rsid w:val="00E64C38"/>
    <w:rsid w:val="00E64F39"/>
    <w:rsid w:val="00E64F3C"/>
    <w:rsid w:val="00E65FBB"/>
    <w:rsid w:val="00E662E4"/>
    <w:rsid w:val="00E664DF"/>
    <w:rsid w:val="00E6657B"/>
    <w:rsid w:val="00E66A50"/>
    <w:rsid w:val="00E66A8B"/>
    <w:rsid w:val="00E66E0F"/>
    <w:rsid w:val="00E66F6B"/>
    <w:rsid w:val="00E6753F"/>
    <w:rsid w:val="00E67593"/>
    <w:rsid w:val="00E676DA"/>
    <w:rsid w:val="00E678D6"/>
    <w:rsid w:val="00E67B43"/>
    <w:rsid w:val="00E67BC4"/>
    <w:rsid w:val="00E70276"/>
    <w:rsid w:val="00E70698"/>
    <w:rsid w:val="00E709B3"/>
    <w:rsid w:val="00E70EB5"/>
    <w:rsid w:val="00E71C4F"/>
    <w:rsid w:val="00E720E9"/>
    <w:rsid w:val="00E7224A"/>
    <w:rsid w:val="00E72581"/>
    <w:rsid w:val="00E72854"/>
    <w:rsid w:val="00E72995"/>
    <w:rsid w:val="00E72D73"/>
    <w:rsid w:val="00E739A3"/>
    <w:rsid w:val="00E73FB6"/>
    <w:rsid w:val="00E744FE"/>
    <w:rsid w:val="00E74A19"/>
    <w:rsid w:val="00E74D96"/>
    <w:rsid w:val="00E74DD4"/>
    <w:rsid w:val="00E7589E"/>
    <w:rsid w:val="00E76721"/>
    <w:rsid w:val="00E76754"/>
    <w:rsid w:val="00E76820"/>
    <w:rsid w:val="00E7731A"/>
    <w:rsid w:val="00E80022"/>
    <w:rsid w:val="00E800AB"/>
    <w:rsid w:val="00E82156"/>
    <w:rsid w:val="00E825F4"/>
    <w:rsid w:val="00E834C8"/>
    <w:rsid w:val="00E83AAB"/>
    <w:rsid w:val="00E83B48"/>
    <w:rsid w:val="00E83D05"/>
    <w:rsid w:val="00E84445"/>
    <w:rsid w:val="00E84E95"/>
    <w:rsid w:val="00E84ED6"/>
    <w:rsid w:val="00E85414"/>
    <w:rsid w:val="00E85C54"/>
    <w:rsid w:val="00E86A11"/>
    <w:rsid w:val="00E872E7"/>
    <w:rsid w:val="00E876EF"/>
    <w:rsid w:val="00E87A95"/>
    <w:rsid w:val="00E87D46"/>
    <w:rsid w:val="00E87D4C"/>
    <w:rsid w:val="00E901B0"/>
    <w:rsid w:val="00E9056C"/>
    <w:rsid w:val="00E91049"/>
    <w:rsid w:val="00E91448"/>
    <w:rsid w:val="00E91498"/>
    <w:rsid w:val="00E91791"/>
    <w:rsid w:val="00E92269"/>
    <w:rsid w:val="00E931C3"/>
    <w:rsid w:val="00E93429"/>
    <w:rsid w:val="00E93484"/>
    <w:rsid w:val="00E938D2"/>
    <w:rsid w:val="00E93FBE"/>
    <w:rsid w:val="00E93FDC"/>
    <w:rsid w:val="00E945D9"/>
    <w:rsid w:val="00E94641"/>
    <w:rsid w:val="00E94E90"/>
    <w:rsid w:val="00E951A0"/>
    <w:rsid w:val="00E965B2"/>
    <w:rsid w:val="00E96D97"/>
    <w:rsid w:val="00E97892"/>
    <w:rsid w:val="00EA001E"/>
    <w:rsid w:val="00EA0028"/>
    <w:rsid w:val="00EA06B3"/>
    <w:rsid w:val="00EA0F53"/>
    <w:rsid w:val="00EA0F84"/>
    <w:rsid w:val="00EA1368"/>
    <w:rsid w:val="00EA15A9"/>
    <w:rsid w:val="00EA1682"/>
    <w:rsid w:val="00EA1AEC"/>
    <w:rsid w:val="00EA20F7"/>
    <w:rsid w:val="00EA2476"/>
    <w:rsid w:val="00EA2CAE"/>
    <w:rsid w:val="00EA35E6"/>
    <w:rsid w:val="00EA39C0"/>
    <w:rsid w:val="00EA3B1D"/>
    <w:rsid w:val="00EA4667"/>
    <w:rsid w:val="00EA46BD"/>
    <w:rsid w:val="00EA4F91"/>
    <w:rsid w:val="00EA579E"/>
    <w:rsid w:val="00EA5BE5"/>
    <w:rsid w:val="00EA5D70"/>
    <w:rsid w:val="00EA666D"/>
    <w:rsid w:val="00EA6F8B"/>
    <w:rsid w:val="00EA7B21"/>
    <w:rsid w:val="00EB0761"/>
    <w:rsid w:val="00EB1A1B"/>
    <w:rsid w:val="00EB1B9A"/>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A26"/>
    <w:rsid w:val="00EB7C09"/>
    <w:rsid w:val="00EB7F4C"/>
    <w:rsid w:val="00EC0399"/>
    <w:rsid w:val="00EC1072"/>
    <w:rsid w:val="00EC1085"/>
    <w:rsid w:val="00EC173E"/>
    <w:rsid w:val="00EC1AFF"/>
    <w:rsid w:val="00EC1DC3"/>
    <w:rsid w:val="00EC340C"/>
    <w:rsid w:val="00EC461A"/>
    <w:rsid w:val="00EC4999"/>
    <w:rsid w:val="00EC52E8"/>
    <w:rsid w:val="00EC5E2E"/>
    <w:rsid w:val="00EC6479"/>
    <w:rsid w:val="00EC729C"/>
    <w:rsid w:val="00EC7724"/>
    <w:rsid w:val="00EC7EC6"/>
    <w:rsid w:val="00EC7F45"/>
    <w:rsid w:val="00ED0073"/>
    <w:rsid w:val="00ED1668"/>
    <w:rsid w:val="00ED1B2E"/>
    <w:rsid w:val="00ED2BAF"/>
    <w:rsid w:val="00ED37E7"/>
    <w:rsid w:val="00ED3C3C"/>
    <w:rsid w:val="00ED40F2"/>
    <w:rsid w:val="00ED4FEB"/>
    <w:rsid w:val="00ED5740"/>
    <w:rsid w:val="00ED58BC"/>
    <w:rsid w:val="00ED5B68"/>
    <w:rsid w:val="00ED6427"/>
    <w:rsid w:val="00ED647E"/>
    <w:rsid w:val="00ED64BA"/>
    <w:rsid w:val="00ED654E"/>
    <w:rsid w:val="00ED6691"/>
    <w:rsid w:val="00ED6AF2"/>
    <w:rsid w:val="00ED70D8"/>
    <w:rsid w:val="00ED712B"/>
    <w:rsid w:val="00ED760D"/>
    <w:rsid w:val="00EE04A8"/>
    <w:rsid w:val="00EE246C"/>
    <w:rsid w:val="00EE29A2"/>
    <w:rsid w:val="00EE2A62"/>
    <w:rsid w:val="00EE2DBF"/>
    <w:rsid w:val="00EE37B1"/>
    <w:rsid w:val="00EE389E"/>
    <w:rsid w:val="00EE5057"/>
    <w:rsid w:val="00EE54E4"/>
    <w:rsid w:val="00EE5766"/>
    <w:rsid w:val="00EE5ACD"/>
    <w:rsid w:val="00EE6575"/>
    <w:rsid w:val="00EE6DC1"/>
    <w:rsid w:val="00EE775B"/>
    <w:rsid w:val="00EF0136"/>
    <w:rsid w:val="00EF075E"/>
    <w:rsid w:val="00EF184F"/>
    <w:rsid w:val="00EF1D56"/>
    <w:rsid w:val="00EF1E52"/>
    <w:rsid w:val="00EF2664"/>
    <w:rsid w:val="00EF2CD6"/>
    <w:rsid w:val="00EF2E11"/>
    <w:rsid w:val="00EF2F63"/>
    <w:rsid w:val="00EF32C7"/>
    <w:rsid w:val="00EF35E0"/>
    <w:rsid w:val="00EF37D8"/>
    <w:rsid w:val="00EF38DA"/>
    <w:rsid w:val="00EF3958"/>
    <w:rsid w:val="00EF3A22"/>
    <w:rsid w:val="00EF3D71"/>
    <w:rsid w:val="00EF4AED"/>
    <w:rsid w:val="00EF4BC3"/>
    <w:rsid w:val="00EF4E71"/>
    <w:rsid w:val="00EF4F88"/>
    <w:rsid w:val="00EF5015"/>
    <w:rsid w:val="00EF580C"/>
    <w:rsid w:val="00EF62AD"/>
    <w:rsid w:val="00EF631C"/>
    <w:rsid w:val="00EF6B7E"/>
    <w:rsid w:val="00EF6BA9"/>
    <w:rsid w:val="00EF7171"/>
    <w:rsid w:val="00EF7779"/>
    <w:rsid w:val="00EF7AE9"/>
    <w:rsid w:val="00F00A51"/>
    <w:rsid w:val="00F00C3D"/>
    <w:rsid w:val="00F01994"/>
    <w:rsid w:val="00F019F0"/>
    <w:rsid w:val="00F02866"/>
    <w:rsid w:val="00F034C7"/>
    <w:rsid w:val="00F03666"/>
    <w:rsid w:val="00F0424A"/>
    <w:rsid w:val="00F0454F"/>
    <w:rsid w:val="00F04C30"/>
    <w:rsid w:val="00F04C77"/>
    <w:rsid w:val="00F054C1"/>
    <w:rsid w:val="00F05BEB"/>
    <w:rsid w:val="00F05C1C"/>
    <w:rsid w:val="00F05EAD"/>
    <w:rsid w:val="00F06C04"/>
    <w:rsid w:val="00F06C28"/>
    <w:rsid w:val="00F06DED"/>
    <w:rsid w:val="00F07016"/>
    <w:rsid w:val="00F073C5"/>
    <w:rsid w:val="00F07630"/>
    <w:rsid w:val="00F07659"/>
    <w:rsid w:val="00F078A9"/>
    <w:rsid w:val="00F07E33"/>
    <w:rsid w:val="00F10453"/>
    <w:rsid w:val="00F10E4E"/>
    <w:rsid w:val="00F1125C"/>
    <w:rsid w:val="00F11684"/>
    <w:rsid w:val="00F11A03"/>
    <w:rsid w:val="00F11D08"/>
    <w:rsid w:val="00F120D9"/>
    <w:rsid w:val="00F130EE"/>
    <w:rsid w:val="00F13BEC"/>
    <w:rsid w:val="00F13F40"/>
    <w:rsid w:val="00F14066"/>
    <w:rsid w:val="00F14076"/>
    <w:rsid w:val="00F14FD4"/>
    <w:rsid w:val="00F155C4"/>
    <w:rsid w:val="00F17224"/>
    <w:rsid w:val="00F17281"/>
    <w:rsid w:val="00F20123"/>
    <w:rsid w:val="00F2119C"/>
    <w:rsid w:val="00F21B92"/>
    <w:rsid w:val="00F21E03"/>
    <w:rsid w:val="00F223D6"/>
    <w:rsid w:val="00F224C1"/>
    <w:rsid w:val="00F22CCA"/>
    <w:rsid w:val="00F230CD"/>
    <w:rsid w:val="00F2335E"/>
    <w:rsid w:val="00F238EA"/>
    <w:rsid w:val="00F2416A"/>
    <w:rsid w:val="00F24865"/>
    <w:rsid w:val="00F248CD"/>
    <w:rsid w:val="00F2551F"/>
    <w:rsid w:val="00F2555C"/>
    <w:rsid w:val="00F2569A"/>
    <w:rsid w:val="00F25C52"/>
    <w:rsid w:val="00F25CA7"/>
    <w:rsid w:val="00F25E41"/>
    <w:rsid w:val="00F26321"/>
    <w:rsid w:val="00F2674F"/>
    <w:rsid w:val="00F26C2F"/>
    <w:rsid w:val="00F26DCE"/>
    <w:rsid w:val="00F27245"/>
    <w:rsid w:val="00F27C62"/>
    <w:rsid w:val="00F27ED4"/>
    <w:rsid w:val="00F30364"/>
    <w:rsid w:val="00F308F6"/>
    <w:rsid w:val="00F309D2"/>
    <w:rsid w:val="00F312F6"/>
    <w:rsid w:val="00F31847"/>
    <w:rsid w:val="00F318A0"/>
    <w:rsid w:val="00F319F7"/>
    <w:rsid w:val="00F31A61"/>
    <w:rsid w:val="00F3261A"/>
    <w:rsid w:val="00F32873"/>
    <w:rsid w:val="00F32C2A"/>
    <w:rsid w:val="00F32C63"/>
    <w:rsid w:val="00F33013"/>
    <w:rsid w:val="00F3304F"/>
    <w:rsid w:val="00F331BB"/>
    <w:rsid w:val="00F33DDC"/>
    <w:rsid w:val="00F34A65"/>
    <w:rsid w:val="00F35051"/>
    <w:rsid w:val="00F35806"/>
    <w:rsid w:val="00F358BE"/>
    <w:rsid w:val="00F35BB8"/>
    <w:rsid w:val="00F35C99"/>
    <w:rsid w:val="00F3662F"/>
    <w:rsid w:val="00F36BA7"/>
    <w:rsid w:val="00F372EF"/>
    <w:rsid w:val="00F37332"/>
    <w:rsid w:val="00F37753"/>
    <w:rsid w:val="00F3776A"/>
    <w:rsid w:val="00F37D4C"/>
    <w:rsid w:val="00F415D5"/>
    <w:rsid w:val="00F41764"/>
    <w:rsid w:val="00F41A90"/>
    <w:rsid w:val="00F41D3D"/>
    <w:rsid w:val="00F41E2C"/>
    <w:rsid w:val="00F43277"/>
    <w:rsid w:val="00F43945"/>
    <w:rsid w:val="00F44045"/>
    <w:rsid w:val="00F440DD"/>
    <w:rsid w:val="00F44FA2"/>
    <w:rsid w:val="00F45A45"/>
    <w:rsid w:val="00F4669A"/>
    <w:rsid w:val="00F46C2F"/>
    <w:rsid w:val="00F46CCC"/>
    <w:rsid w:val="00F47460"/>
    <w:rsid w:val="00F4793C"/>
    <w:rsid w:val="00F50380"/>
    <w:rsid w:val="00F50E38"/>
    <w:rsid w:val="00F50E77"/>
    <w:rsid w:val="00F51177"/>
    <w:rsid w:val="00F51BF5"/>
    <w:rsid w:val="00F522F0"/>
    <w:rsid w:val="00F52363"/>
    <w:rsid w:val="00F52BBF"/>
    <w:rsid w:val="00F52C4B"/>
    <w:rsid w:val="00F543B8"/>
    <w:rsid w:val="00F54E85"/>
    <w:rsid w:val="00F55038"/>
    <w:rsid w:val="00F5546F"/>
    <w:rsid w:val="00F55B10"/>
    <w:rsid w:val="00F55BB1"/>
    <w:rsid w:val="00F55C98"/>
    <w:rsid w:val="00F564BD"/>
    <w:rsid w:val="00F56642"/>
    <w:rsid w:val="00F5725F"/>
    <w:rsid w:val="00F5756D"/>
    <w:rsid w:val="00F579FE"/>
    <w:rsid w:val="00F57AFA"/>
    <w:rsid w:val="00F607FE"/>
    <w:rsid w:val="00F60EDD"/>
    <w:rsid w:val="00F60F8D"/>
    <w:rsid w:val="00F61751"/>
    <w:rsid w:val="00F61EA2"/>
    <w:rsid w:val="00F62783"/>
    <w:rsid w:val="00F62936"/>
    <w:rsid w:val="00F63599"/>
    <w:rsid w:val="00F649A0"/>
    <w:rsid w:val="00F655E2"/>
    <w:rsid w:val="00F658FD"/>
    <w:rsid w:val="00F65EBE"/>
    <w:rsid w:val="00F67308"/>
    <w:rsid w:val="00F700F5"/>
    <w:rsid w:val="00F70682"/>
    <w:rsid w:val="00F7079D"/>
    <w:rsid w:val="00F71328"/>
    <w:rsid w:val="00F7162F"/>
    <w:rsid w:val="00F72641"/>
    <w:rsid w:val="00F72870"/>
    <w:rsid w:val="00F72B33"/>
    <w:rsid w:val="00F72BBD"/>
    <w:rsid w:val="00F73194"/>
    <w:rsid w:val="00F74591"/>
    <w:rsid w:val="00F748F7"/>
    <w:rsid w:val="00F7495E"/>
    <w:rsid w:val="00F74AD1"/>
    <w:rsid w:val="00F74EC5"/>
    <w:rsid w:val="00F750B5"/>
    <w:rsid w:val="00F750B9"/>
    <w:rsid w:val="00F758AB"/>
    <w:rsid w:val="00F75963"/>
    <w:rsid w:val="00F761D3"/>
    <w:rsid w:val="00F7671C"/>
    <w:rsid w:val="00F76E51"/>
    <w:rsid w:val="00F77449"/>
    <w:rsid w:val="00F77E1F"/>
    <w:rsid w:val="00F803DC"/>
    <w:rsid w:val="00F8062F"/>
    <w:rsid w:val="00F80C37"/>
    <w:rsid w:val="00F80F1F"/>
    <w:rsid w:val="00F81437"/>
    <w:rsid w:val="00F81D6A"/>
    <w:rsid w:val="00F8201D"/>
    <w:rsid w:val="00F8209A"/>
    <w:rsid w:val="00F820BB"/>
    <w:rsid w:val="00F82239"/>
    <w:rsid w:val="00F8235A"/>
    <w:rsid w:val="00F82713"/>
    <w:rsid w:val="00F82820"/>
    <w:rsid w:val="00F8349F"/>
    <w:rsid w:val="00F84C78"/>
    <w:rsid w:val="00F85204"/>
    <w:rsid w:val="00F853A1"/>
    <w:rsid w:val="00F85756"/>
    <w:rsid w:val="00F859BA"/>
    <w:rsid w:val="00F85AF0"/>
    <w:rsid w:val="00F86085"/>
    <w:rsid w:val="00F86C3E"/>
    <w:rsid w:val="00F872F4"/>
    <w:rsid w:val="00F87327"/>
    <w:rsid w:val="00F8778C"/>
    <w:rsid w:val="00F877C3"/>
    <w:rsid w:val="00F901EC"/>
    <w:rsid w:val="00F90294"/>
    <w:rsid w:val="00F90419"/>
    <w:rsid w:val="00F90507"/>
    <w:rsid w:val="00F91574"/>
    <w:rsid w:val="00F91732"/>
    <w:rsid w:val="00F91FC6"/>
    <w:rsid w:val="00F9259A"/>
    <w:rsid w:val="00F92A5F"/>
    <w:rsid w:val="00F92AEE"/>
    <w:rsid w:val="00F92CF6"/>
    <w:rsid w:val="00F92D6A"/>
    <w:rsid w:val="00F92EB1"/>
    <w:rsid w:val="00F93039"/>
    <w:rsid w:val="00F93C09"/>
    <w:rsid w:val="00F93DFE"/>
    <w:rsid w:val="00F93F9E"/>
    <w:rsid w:val="00F945B8"/>
    <w:rsid w:val="00F947B0"/>
    <w:rsid w:val="00F948D0"/>
    <w:rsid w:val="00F951C8"/>
    <w:rsid w:val="00F952FC"/>
    <w:rsid w:val="00F95936"/>
    <w:rsid w:val="00F96B2A"/>
    <w:rsid w:val="00F96FAE"/>
    <w:rsid w:val="00F9706E"/>
    <w:rsid w:val="00F9727E"/>
    <w:rsid w:val="00F972A0"/>
    <w:rsid w:val="00F97317"/>
    <w:rsid w:val="00F97C2F"/>
    <w:rsid w:val="00F97C98"/>
    <w:rsid w:val="00FA012E"/>
    <w:rsid w:val="00FA07DB"/>
    <w:rsid w:val="00FA08E5"/>
    <w:rsid w:val="00FA1146"/>
    <w:rsid w:val="00FA1989"/>
    <w:rsid w:val="00FA1E1D"/>
    <w:rsid w:val="00FA28E5"/>
    <w:rsid w:val="00FA2B9D"/>
    <w:rsid w:val="00FA3216"/>
    <w:rsid w:val="00FA32C4"/>
    <w:rsid w:val="00FA358A"/>
    <w:rsid w:val="00FA36EE"/>
    <w:rsid w:val="00FA4AF3"/>
    <w:rsid w:val="00FA4C25"/>
    <w:rsid w:val="00FA619C"/>
    <w:rsid w:val="00FA698E"/>
    <w:rsid w:val="00FA7060"/>
    <w:rsid w:val="00FA7341"/>
    <w:rsid w:val="00FB03A5"/>
    <w:rsid w:val="00FB03F0"/>
    <w:rsid w:val="00FB0845"/>
    <w:rsid w:val="00FB0C5B"/>
    <w:rsid w:val="00FB0D75"/>
    <w:rsid w:val="00FB125B"/>
    <w:rsid w:val="00FB135F"/>
    <w:rsid w:val="00FB152C"/>
    <w:rsid w:val="00FB16EA"/>
    <w:rsid w:val="00FB3251"/>
    <w:rsid w:val="00FB4159"/>
    <w:rsid w:val="00FB48CD"/>
    <w:rsid w:val="00FB4A1B"/>
    <w:rsid w:val="00FB4AB8"/>
    <w:rsid w:val="00FB512E"/>
    <w:rsid w:val="00FB52B5"/>
    <w:rsid w:val="00FB5567"/>
    <w:rsid w:val="00FB57ED"/>
    <w:rsid w:val="00FB599F"/>
    <w:rsid w:val="00FB5EBE"/>
    <w:rsid w:val="00FB676F"/>
    <w:rsid w:val="00FB6BE9"/>
    <w:rsid w:val="00FB6FE8"/>
    <w:rsid w:val="00FB7254"/>
    <w:rsid w:val="00FC0C24"/>
    <w:rsid w:val="00FC1327"/>
    <w:rsid w:val="00FC14CB"/>
    <w:rsid w:val="00FC1799"/>
    <w:rsid w:val="00FC2095"/>
    <w:rsid w:val="00FC2725"/>
    <w:rsid w:val="00FC2A49"/>
    <w:rsid w:val="00FC3010"/>
    <w:rsid w:val="00FC3508"/>
    <w:rsid w:val="00FC366E"/>
    <w:rsid w:val="00FC4D28"/>
    <w:rsid w:val="00FC4DBC"/>
    <w:rsid w:val="00FC547B"/>
    <w:rsid w:val="00FC5736"/>
    <w:rsid w:val="00FC5A06"/>
    <w:rsid w:val="00FC5EEB"/>
    <w:rsid w:val="00FC6807"/>
    <w:rsid w:val="00FC6902"/>
    <w:rsid w:val="00FC6B1C"/>
    <w:rsid w:val="00FC70A8"/>
    <w:rsid w:val="00FC7629"/>
    <w:rsid w:val="00FC77A0"/>
    <w:rsid w:val="00FC7AE9"/>
    <w:rsid w:val="00FC7BA8"/>
    <w:rsid w:val="00FC7C1A"/>
    <w:rsid w:val="00FC7EA1"/>
    <w:rsid w:val="00FD08D8"/>
    <w:rsid w:val="00FD0BBF"/>
    <w:rsid w:val="00FD1A18"/>
    <w:rsid w:val="00FD1AA6"/>
    <w:rsid w:val="00FD335B"/>
    <w:rsid w:val="00FD3DD9"/>
    <w:rsid w:val="00FD43D2"/>
    <w:rsid w:val="00FD4F75"/>
    <w:rsid w:val="00FD5629"/>
    <w:rsid w:val="00FD5F1F"/>
    <w:rsid w:val="00FD631D"/>
    <w:rsid w:val="00FD6502"/>
    <w:rsid w:val="00FD78E3"/>
    <w:rsid w:val="00FE0989"/>
    <w:rsid w:val="00FE11B3"/>
    <w:rsid w:val="00FE16F6"/>
    <w:rsid w:val="00FE1882"/>
    <w:rsid w:val="00FE1E1A"/>
    <w:rsid w:val="00FE3651"/>
    <w:rsid w:val="00FE39FB"/>
    <w:rsid w:val="00FE3C22"/>
    <w:rsid w:val="00FE4134"/>
    <w:rsid w:val="00FE50FB"/>
    <w:rsid w:val="00FE58C9"/>
    <w:rsid w:val="00FE5923"/>
    <w:rsid w:val="00FE5E52"/>
    <w:rsid w:val="00FE6577"/>
    <w:rsid w:val="00FE6640"/>
    <w:rsid w:val="00FE695A"/>
    <w:rsid w:val="00FE6BDC"/>
    <w:rsid w:val="00FE710C"/>
    <w:rsid w:val="00FE75FA"/>
    <w:rsid w:val="00FF01F9"/>
    <w:rsid w:val="00FF069A"/>
    <w:rsid w:val="00FF076E"/>
    <w:rsid w:val="00FF0B5E"/>
    <w:rsid w:val="00FF0F04"/>
    <w:rsid w:val="00FF16EC"/>
    <w:rsid w:val="00FF257E"/>
    <w:rsid w:val="00FF280B"/>
    <w:rsid w:val="00FF2841"/>
    <w:rsid w:val="00FF28E1"/>
    <w:rsid w:val="00FF2AB9"/>
    <w:rsid w:val="00FF2EC7"/>
    <w:rsid w:val="00FF311E"/>
    <w:rsid w:val="00FF397F"/>
    <w:rsid w:val="00FF3EC9"/>
    <w:rsid w:val="00FF4AB5"/>
    <w:rsid w:val="00FF4B90"/>
    <w:rsid w:val="00FF4C53"/>
    <w:rsid w:val="00FF5881"/>
    <w:rsid w:val="00FF5A1B"/>
    <w:rsid w:val="00FF5CC7"/>
    <w:rsid w:val="00FF6184"/>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CF44A2"/>
  </w:style>
  <w:style w:type="character" w:customStyle="1" w:styleId="SaludoCar">
    <w:name w:val="Saludo Car"/>
    <w:basedOn w:val="Fuentedeprrafopredeter"/>
    <w:link w:val="Saludo"/>
    <w:uiPriority w:val="99"/>
    <w:rsid w:val="00CF44A2"/>
    <w:rPr>
      <w:rFonts w:ascii="Arial" w:hAnsi="Arial"/>
    </w:rPr>
  </w:style>
  <w:style w:type="paragraph" w:styleId="Textoindependiente">
    <w:name w:val="Body Text"/>
    <w:basedOn w:val="Normal"/>
    <w:link w:val="TextoindependienteCar"/>
    <w:uiPriority w:val="99"/>
    <w:unhideWhenUsed/>
    <w:rsid w:val="00CF44A2"/>
    <w:pPr>
      <w:spacing w:after="120"/>
    </w:pPr>
  </w:style>
  <w:style w:type="character" w:customStyle="1" w:styleId="TextoindependienteCar">
    <w:name w:val="Texto independiente Car"/>
    <w:basedOn w:val="Fuentedeprrafopredeter"/>
    <w:link w:val="Textoindependiente"/>
    <w:uiPriority w:val="99"/>
    <w:rsid w:val="00CF44A2"/>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648652">
      <w:bodyDiv w:val="1"/>
      <w:marLeft w:val="0"/>
      <w:marRight w:val="0"/>
      <w:marTop w:val="0"/>
      <w:marBottom w:val="0"/>
      <w:divBdr>
        <w:top w:val="none" w:sz="0" w:space="0" w:color="auto"/>
        <w:left w:val="none" w:sz="0" w:space="0" w:color="auto"/>
        <w:bottom w:val="none" w:sz="0" w:space="0" w:color="auto"/>
        <w:right w:val="none" w:sz="0" w:space="0" w:color="auto"/>
      </w:divBdr>
    </w:div>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7755867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23"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22"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3AE42F-2295-42E4-8262-585A38BDD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04</TotalTime>
  <Pages>4</Pages>
  <Words>7246</Words>
  <Characters>39857</Characters>
  <Application>Microsoft Office Word</Application>
  <DocSecurity>0</DocSecurity>
  <Lines>332</Lines>
  <Paragraphs>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5748</cp:revision>
  <dcterms:created xsi:type="dcterms:W3CDTF">2021-06-15T16:23:00Z</dcterms:created>
  <dcterms:modified xsi:type="dcterms:W3CDTF">2023-08-09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